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7262" w:rsidRPr="00257D83" w:rsidRDefault="00B85F3C" w:rsidP="002B4BDA">
      <w:pPr>
        <w:pStyle w:val="Untertitel"/>
        <w:rPr>
          <w:b/>
        </w:rPr>
      </w:pPr>
      <w:r w:rsidRPr="00257D83">
        <w:rPr>
          <w:noProof/>
          <w:lang w:val="en-US" w:eastAsia="en-US"/>
        </w:rPr>
        <mc:AlternateContent>
          <mc:Choice Requires="wps">
            <w:drawing>
              <wp:anchor distT="0" distB="0" distL="114300" distR="114300" simplePos="0" relativeHeight="251658240" behindDoc="0" locked="0" layoutInCell="1" allowOverlap="1" wp14:anchorId="60CC8B3E" wp14:editId="2206B81F">
                <wp:simplePos x="0" y="0"/>
                <wp:positionH relativeFrom="column">
                  <wp:posOffset>-1781175</wp:posOffset>
                </wp:positionH>
                <wp:positionV relativeFrom="margin">
                  <wp:posOffset>937894</wp:posOffset>
                </wp:positionV>
                <wp:extent cx="7533005" cy="2999105"/>
                <wp:effectExtent l="0" t="0" r="10795" b="10795"/>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2999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0CC8B3E" id="_x0000_t202" coordsize="21600,21600" o:spt="202" path="m,l,21600r21600,l21600,xe">
                <v:stroke joinstyle="miter"/>
                <v:path gradientshapeok="t" o:connecttype="rect"/>
              </v:shapetype>
              <v:shape id="Textfeld 1" o:spid="_x0000_s1026" type="#_x0000_t202" style="position:absolute;left:0;text-align:left;margin-left:-140.25pt;margin-top:73.85pt;width:593.15pt;height:236.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" filled="f" stroked="f">
                <v:textbox inset="0,0,0,0">
                  <w:txbxContent>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v:textbox>
                <w10:wrap anchory="margin"/>
              </v:shape>
            </w:pict>
          </mc:Fallback>
        </mc:AlternateContent>
      </w:r>
      <w:r w:rsidR="000D47F3" w:rsidRPr="00257D83">
        <w:rPr>
          <w:noProof/>
          <w:lang w:val="en-US" w:eastAsia="en-US"/>
        </w:rPr>
        <mc:AlternateContent>
          <mc:Choice Requires="wps">
            <w:drawing>
              <wp:anchor distT="0" distB="0" distL="114300" distR="114300" simplePos="0" relativeHeight="251672576" behindDoc="0" locked="0" layoutInCell="1" allowOverlap="1" wp14:anchorId="46B55C02" wp14:editId="3697A5AC">
                <wp:simplePos x="0" y="0"/>
                <wp:positionH relativeFrom="column">
                  <wp:posOffset>-1786255</wp:posOffset>
                </wp:positionH>
                <wp:positionV relativeFrom="margin">
                  <wp:posOffset>4549775</wp:posOffset>
                </wp:positionV>
                <wp:extent cx="7533005" cy="388620"/>
                <wp:effectExtent l="0" t="0" r="10795" b="11430"/>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88620"/>
                        </a:xfrm>
                        <a:prstGeom prst="rect">
                          <a:avLst/>
                        </a:prstGeom>
                        <a:noFill/>
                        <a:ln>
                          <a:noFill/>
                        </a:ln>
                        <a:extLst/>
                      </wps:spPr>
                      <wps:txbx>
                        <w:txbxContent>
                          <w:p w:rsidR="00617CAF" w:rsidRPr="00334549" w:rsidRDefault="00617CAF" w:rsidP="00334549">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6B55C02" id="Textfeld 5" o:spid="_x0000_s1027" type="#_x0000_t202" style="position:absolute;left:0;text-align:left;margin-left:-140.65pt;margin-top:358.25pt;width:593.15pt;height:30.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" filled="f" stroked="f">
                <v:textbox inset="0,0,0,0">
                  <w:txbxContent>
                    <w:p w:rsidR="00617CAF" w:rsidRPr="00334549" w:rsidRDefault="00617CAF" w:rsidP="00334549">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txbxContent>
                </v:textbox>
                <w10:wrap anchory="margin"/>
              </v:shape>
            </w:pict>
          </mc:Fallback>
        </mc:AlternateContent>
      </w:r>
      <w:r w:rsidR="000D47F3" w:rsidRPr="00257D83">
        <w:rPr>
          <w:noProof/>
          <w:lang w:val="en-US" w:eastAsia="en-US"/>
        </w:rPr>
        <mc:AlternateContent>
          <mc:Choice Requires="wps">
            <w:drawing>
              <wp:anchor distT="0" distB="0" distL="114300" distR="114300" simplePos="0" relativeHeight="251666432" behindDoc="0" locked="0" layoutInCell="1" allowOverlap="1" wp14:anchorId="72BB955E" wp14:editId="215E27D8">
                <wp:simplePos x="0" y="0"/>
                <wp:positionH relativeFrom="column">
                  <wp:posOffset>-1786255</wp:posOffset>
                </wp:positionH>
                <wp:positionV relativeFrom="margin">
                  <wp:posOffset>4037965</wp:posOffset>
                </wp:positionV>
                <wp:extent cx="7533005" cy="509270"/>
                <wp:effectExtent l="0" t="0" r="10795" b="5080"/>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509270"/>
                        </a:xfrm>
                        <a:prstGeom prst="rect">
                          <a:avLst/>
                        </a:prstGeom>
                        <a:noFill/>
                        <a:ln>
                          <a:noFill/>
                        </a:ln>
                        <a:extLst/>
                      </wps:spPr>
                      <wps:txbx>
                        <w:txbxContent>
                          <w:p w:rsidR="00617CAF" w:rsidRPr="00653981" w:rsidRDefault="004F0FB3" w:rsidP="00653981">
                            <w:pPr>
                              <w:pStyle w:val="KeinLeerraum"/>
                              <w:jc w:val="center"/>
                              <w:rPr>
                                <w:sz w:val="56"/>
                                <w:szCs w:val="56"/>
                              </w:rPr>
                            </w:pPr>
                            <w:r>
                              <w:rPr>
                                <w:sz w:val="56"/>
                                <w:szCs w:val="56"/>
                              </w:rPr>
                              <w:t>SEMINARARBEIT</w:t>
                            </w:r>
                          </w:p>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2BB955E" id="Textfeld 2" o:spid="_x0000_s1028" type="#_x0000_t202" style="position:absolute;left:0;text-align:left;margin-left:-140.65pt;margin-top:317.95pt;width:593.15pt;height:40.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" filled="f" stroked="f">
                <v:textbox inset="0,0,0,0">
                  <w:txbxContent>
                    <w:p w:rsidR="00617CAF" w:rsidRPr="00653981" w:rsidRDefault="004F0FB3" w:rsidP="00653981">
                      <w:pPr>
                        <w:pStyle w:val="KeinLeerraum"/>
                        <w:jc w:val="center"/>
                        <w:rPr>
                          <w:sz w:val="56"/>
                          <w:szCs w:val="56"/>
                        </w:rPr>
                      </w:pPr>
                      <w:r>
                        <w:rPr>
                          <w:sz w:val="56"/>
                          <w:szCs w:val="56"/>
                        </w:rPr>
                        <w:t>SEMINARARBEIT</w:t>
                      </w:r>
                    </w:p>
                    <w:p w:rsidR="00617CAF" w:rsidRPr="00B643FD" w:rsidRDefault="00617CAF" w:rsidP="00B643FD"/>
                  </w:txbxContent>
                </v:textbox>
                <w10:wrap anchory="margin"/>
              </v:shape>
            </w:pict>
          </mc:Fallback>
        </mc:AlternateContent>
      </w:r>
      <w:r w:rsidR="000D47F3" w:rsidRPr="00257D83">
        <w:rPr>
          <w:noProof/>
          <w:lang w:val="en-US" w:eastAsia="en-US"/>
        </w:rPr>
        <mc:AlternateContent>
          <mc:Choice Requires="wps">
            <w:drawing>
              <wp:anchor distT="0" distB="0" distL="114300" distR="114300" simplePos="0" relativeHeight="251656190" behindDoc="0" locked="0" layoutInCell="1" allowOverlap="1" wp14:anchorId="3B93954E" wp14:editId="27D396A5">
                <wp:simplePos x="0" y="0"/>
                <wp:positionH relativeFrom="column">
                  <wp:posOffset>-1783715</wp:posOffset>
                </wp:positionH>
                <wp:positionV relativeFrom="paragraph">
                  <wp:posOffset>3938583</wp:posOffset>
                </wp:positionV>
                <wp:extent cx="7533005" cy="612140"/>
                <wp:effectExtent l="0" t="0" r="0" b="0"/>
                <wp:wrapNone/>
                <wp:docPr id="4" name="Rechteck 4"/>
                <wp:cNvGraphicFramePr/>
                <a:graphic xmlns:a="http://schemas.openxmlformats.org/drawingml/2006/main">
                  <a:graphicData uri="http://schemas.microsoft.com/office/word/2010/wordprocessingShape">
                    <wps:wsp>
                      <wps:cNvSpPr/>
                      <wps:spPr>
                        <a:xfrm>
                          <a:off x="0" y="0"/>
                          <a:ext cx="7533005" cy="61214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A42337" id="Rechteck 4" o:spid="_x0000_s1026" style="position:absolute;margin-left:-140.45pt;margin-top:310.1pt;width:593.15pt;height:48.2pt;z-index:2516561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" fillcolor="#f2f2f2 [3052]" stroked="f" strokeweight="2pt"/>
            </w:pict>
          </mc:Fallback>
        </mc:AlternateContent>
      </w:r>
      <w:r w:rsidR="004830EB" w:rsidRPr="00257D83">
        <w:rPr>
          <w:noProof/>
          <w:lang w:val="en-US" w:eastAsia="en-US"/>
        </w:rPr>
        <mc:AlternateContent>
          <mc:Choice Requires="wps">
            <w:drawing>
              <wp:anchor distT="0" distB="0" distL="114300" distR="114300" simplePos="0" relativeHeight="251676672" behindDoc="0" locked="0" layoutInCell="1" allowOverlap="1" wp14:anchorId="50470F42" wp14:editId="51213EC0">
                <wp:simplePos x="0" y="0"/>
                <wp:positionH relativeFrom="column">
                  <wp:posOffset>-1767205</wp:posOffset>
                </wp:positionH>
                <wp:positionV relativeFrom="margin">
                  <wp:posOffset>8787130</wp:posOffset>
                </wp:positionV>
                <wp:extent cx="7533005" cy="50800"/>
                <wp:effectExtent l="0" t="0" r="0" b="6350"/>
                <wp:wrapNone/>
                <wp:docPr id="8" name="Textfeld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0470F42" id="Textfeld 8" o:spid="_x0000_s1029" type="#_x0000_t202" style="position:absolute;left:0;text-align:left;margin-left:-139.15pt;margin-top:691.9pt;width:593.15pt;height:4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57215" behindDoc="0" locked="0" layoutInCell="1" allowOverlap="1" wp14:anchorId="03713B8C" wp14:editId="2A061DA3">
                <wp:simplePos x="0" y="0"/>
                <wp:positionH relativeFrom="column">
                  <wp:posOffset>-1776730</wp:posOffset>
                </wp:positionH>
                <wp:positionV relativeFrom="margin">
                  <wp:posOffset>7894320</wp:posOffset>
                </wp:positionV>
                <wp:extent cx="7533005" cy="50800"/>
                <wp:effectExtent l="0" t="0" r="0" b="6350"/>
                <wp:wrapNone/>
                <wp:docPr id="7" name="Textfeld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3713B8C" id="Textfeld 7" o:spid="_x0000_s1030" type="#_x0000_t202" style="position:absolute;left:0;text-align:left;margin-left:-139.9pt;margin-top:621.6pt;width:593.15pt;height:4pt;flip:y;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74624" behindDoc="0" locked="0" layoutInCell="1" allowOverlap="1" wp14:anchorId="47ABBD66" wp14:editId="228DBAF6">
                <wp:simplePos x="0" y="0"/>
                <wp:positionH relativeFrom="column">
                  <wp:posOffset>-1779905</wp:posOffset>
                </wp:positionH>
                <wp:positionV relativeFrom="margin">
                  <wp:posOffset>7943850</wp:posOffset>
                </wp:positionV>
                <wp:extent cx="3606800" cy="848995"/>
                <wp:effectExtent l="0" t="0" r="12700" b="8255"/>
                <wp:wrapNone/>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6800" cy="848995"/>
                        </a:xfrm>
                        <a:prstGeom prst="rect">
                          <a:avLst/>
                        </a:prstGeom>
                        <a:noFill/>
                        <a:ln>
                          <a:noFill/>
                        </a:ln>
                        <a:extLst/>
                      </wps:spPr>
                      <wps:txbx>
                        <w:txbxContent>
                          <w:p w:rsidR="00617CAF" w:rsidRPr="00091301" w:rsidRDefault="00617CAF"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Master of Applied Research in Computer Science</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7ABBD66" id="Textfeld 6" o:spid="_x0000_s1031" type="#_x0000_t202" style="position:absolute;left:0;text-align:left;margin-left:-140.15pt;margin-top:625.5pt;width:284pt;height:66.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" filled="f" stroked="f">
                <v:textbox inset="0,0,0,0">
                  <w:txbxContent>
                    <w:p w:rsidR="00617CAF" w:rsidRPr="00091301" w:rsidRDefault="00617CAF"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Master of Applied Research in Computer Science</w:t>
                      </w:r>
                    </w:p>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68480" behindDoc="0" locked="0" layoutInCell="1" allowOverlap="1" wp14:anchorId="324A3F18" wp14:editId="65633962">
                <wp:simplePos x="0" y="0"/>
                <wp:positionH relativeFrom="column">
                  <wp:posOffset>2162208</wp:posOffset>
                </wp:positionH>
                <wp:positionV relativeFrom="margin">
                  <wp:posOffset>7943858</wp:posOffset>
                </wp:positionV>
                <wp:extent cx="3596005" cy="848360"/>
                <wp:effectExtent l="0" t="0" r="4445" b="8890"/>
                <wp:wrapNone/>
                <wp:docPr id="3" name="Textfeld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6005" cy="848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University of Applied Sciences Augsburg</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24A3F18" id="Textfeld 3" o:spid="_x0000_s1032" type="#_x0000_t202" style="position:absolute;left:0;text-align:left;margin-left:170.25pt;margin-top:625.5pt;width:283.15pt;height:6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" filled="f" stroked="f">
                <v:textbox inset="0,0,0,0">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University of Applied Sciences Augsburg</w:t>
                      </w:r>
                    </w:p>
                  </w:txbxContent>
                </v:textbox>
                <w10:wrap anchory="margin"/>
              </v:shape>
            </w:pict>
          </mc:Fallback>
        </mc:AlternateContent>
      </w:r>
      <w:bookmarkStart w:id="0" w:name="_Toc401910714"/>
      <w:r w:rsidR="007A7262" w:rsidRPr="00257D83">
        <w:br w:type="page"/>
      </w:r>
    </w:p>
    <w:p w:rsidR="00284FA6" w:rsidRPr="00257D83" w:rsidRDefault="00B643FD">
      <w:pPr>
        <w:pStyle w:val="berschrift1"/>
        <w:numPr>
          <w:ilvl w:val="0"/>
          <w:numId w:val="0"/>
        </w:numPr>
      </w:pPr>
      <w:r w:rsidRPr="00257D83">
        <w:lastRenderedPageBreak/>
        <w:t>Abstract</w:t>
      </w:r>
      <w:bookmarkEnd w:id="0"/>
    </w:p>
    <w:p w:rsidR="0011793A" w:rsidRPr="00257D83" w:rsidRDefault="0011793A" w:rsidP="00B643FD">
      <w:r w:rsidRPr="00257D83">
        <w:t xml:space="preserve">Üblicherweise wird das Thema Semantic Web anhand des Semantic Web </w:t>
      </w:r>
      <w:r w:rsidR="008953FA" w:rsidRPr="00257D83">
        <w:t xml:space="preserve">(Technologie) </w:t>
      </w:r>
      <w:r w:rsidRPr="00257D83">
        <w:t>Stacks</w:t>
      </w:r>
      <w:r w:rsidR="009D57F3">
        <w:rPr>
          <w:rStyle w:val="Funotenzeichen"/>
        </w:rPr>
        <w:footnoteReference w:id="1"/>
      </w:r>
      <w:r w:rsidR="00A40862" w:rsidRPr="00257D83">
        <w:t xml:space="preserve"> </w:t>
      </w:r>
      <w:r w:rsidRPr="00257D83">
        <w:t xml:space="preserve">erklärt. Dieser Artikel </w:t>
      </w:r>
      <w:r w:rsidR="000C7179">
        <w:t>soll</w:t>
      </w:r>
      <w:r w:rsidRPr="00257D83">
        <w:t xml:space="preserve"> einen alternativen Weg gehen</w:t>
      </w:r>
      <w:r w:rsidR="008953FA" w:rsidRPr="00257D83">
        <w:t xml:space="preserve">: Nicht die </w:t>
      </w:r>
      <w:r w:rsidR="007D6CA4" w:rsidRPr="00257D83">
        <w:t>t</w:t>
      </w:r>
      <w:r w:rsidR="008953FA" w:rsidRPr="00257D83">
        <w:t>echnische Umsetzung steht im Vordergrund</w:t>
      </w:r>
      <w:r w:rsidR="007D6CA4" w:rsidRPr="00257D83">
        <w:t>,</w:t>
      </w:r>
      <w:r w:rsidR="008953FA" w:rsidRPr="00257D83">
        <w:t xml:space="preserve"> sondern die Konzepte und Paradigmen hinter ihnen.</w:t>
      </w:r>
      <w:r w:rsidR="00A40862" w:rsidRPr="00257D83">
        <w:t xml:space="preserve"> </w:t>
      </w:r>
    </w:p>
    <w:p w:rsidR="008953FA" w:rsidRPr="00257D83" w:rsidRDefault="008953FA" w:rsidP="00B643FD">
      <w:r w:rsidRPr="00257D83">
        <w:t xml:space="preserve">Dazu wurde eine subjektive Auswahl von fünf Semantic Web Paradigmen getroffen: (1) Mensch-Computer Kooperation, (2) die Mächtigkeit von Links (3) Graphenstruktur, (4) die Trennung von Fakt und Interpretation und </w:t>
      </w:r>
      <w:r w:rsidR="007A1146">
        <w:t>(5)</w:t>
      </w:r>
      <w:r w:rsidR="004B5658">
        <w:t xml:space="preserve"> </w:t>
      </w:r>
      <w:r w:rsidRPr="00257D83">
        <w:t>die Open World Assumption (Offene-Welt-Annahme).</w:t>
      </w:r>
    </w:p>
    <w:p w:rsidR="008953FA" w:rsidRPr="00257D83" w:rsidRDefault="006041D0" w:rsidP="00B643FD">
      <w:r w:rsidRPr="00257D83">
        <w:t>Keines dieser Paradigmen ist ausschließlich im</w:t>
      </w:r>
      <w:r w:rsidR="00ED11D6">
        <w:t xml:space="preserve"> Kontext von Semantic Web </w:t>
      </w:r>
      <w:r w:rsidRPr="00257D83">
        <w:t xml:space="preserve">zu finden. </w:t>
      </w:r>
      <w:r w:rsidR="00A40862" w:rsidRPr="00257D83">
        <w:t>Im Gegenteil:</w:t>
      </w:r>
      <w:r w:rsidRPr="00257D83">
        <w:t xml:space="preserve"> </w:t>
      </w:r>
      <w:r w:rsidR="006F0C9A">
        <w:t>Die</w:t>
      </w:r>
      <w:r w:rsidR="007A1146">
        <w:t xml:space="preserve"> Konzepte</w:t>
      </w:r>
      <w:r w:rsidR="00A40862" w:rsidRPr="00257D83">
        <w:t xml:space="preserve"> haben </w:t>
      </w:r>
      <w:r w:rsidRPr="00257D83">
        <w:t>ihren Ursprung</w:t>
      </w:r>
      <w:r w:rsidR="006F0C9A">
        <w:t xml:space="preserve"> </w:t>
      </w:r>
      <w:r w:rsidRPr="00257D83">
        <w:t xml:space="preserve">in anderen Disziplinen. </w:t>
      </w:r>
      <w:r w:rsidR="007D6CA4" w:rsidRPr="00257D83">
        <w:t xml:space="preserve">Selbst wenn der Leser also nicht die ganze Semantic Web Vision „kauft“, können diese Paradigmen dennoch eine wertvolle Bereicherung sein, da sie interessante Lösungen zu aktuellen Problemen aufzeigen. </w:t>
      </w:r>
    </w:p>
    <w:p w:rsidR="00E86561" w:rsidRPr="00257D83" w:rsidRDefault="007D6CA4" w:rsidP="007D6CA4">
      <w:r w:rsidRPr="00257D83">
        <w:t>Wenn man die Paradigmen zusammenführt bilden sie (zusammen mit weiteren) die Grundlagen der Semantic Web Vision.</w:t>
      </w:r>
    </w:p>
    <w:p w:rsidR="00284FA6" w:rsidRPr="00257D83" w:rsidRDefault="00284FA6">
      <w:r w:rsidRPr="00257D83">
        <w:rPr>
          <w:b/>
        </w:rPr>
        <w:t>Keywords:</w:t>
      </w:r>
      <w:r w:rsidRPr="00257D83">
        <w:t xml:space="preserve"> </w:t>
      </w:r>
      <w:r w:rsidR="00266C25">
        <w:t xml:space="preserve"> </w:t>
      </w:r>
      <w:r w:rsidR="00270CE4" w:rsidRPr="00257D83">
        <w:t xml:space="preserve">Semantic Web, Linked Data, </w:t>
      </w:r>
      <w:r w:rsidR="00266C25">
        <w:t xml:space="preserve">Hyperlinks, Hypertext, </w:t>
      </w:r>
      <w:r w:rsidR="00386A5C" w:rsidRPr="00257D83">
        <w:t>Mensch-Computer</w:t>
      </w:r>
      <w:r w:rsidR="00BE2B85" w:rsidRPr="00257D83">
        <w:t>-</w:t>
      </w:r>
      <w:r w:rsidR="00386A5C" w:rsidRPr="00257D83">
        <w:t>Kooperation,</w:t>
      </w:r>
      <w:r w:rsidR="00E64F62" w:rsidRPr="00257D83">
        <w:t xml:space="preserve"> </w:t>
      </w:r>
      <w:r w:rsidR="00210325" w:rsidRPr="00257D83">
        <w:t xml:space="preserve">Open World Assumption, </w:t>
      </w:r>
      <w:r w:rsidR="0011793A" w:rsidRPr="00257D83">
        <w:t>Graphen</w:t>
      </w:r>
      <w:r w:rsidR="0007113C" w:rsidRPr="00257D83">
        <w:t>struktur</w:t>
      </w:r>
    </w:p>
    <w:p w:rsidR="00284FA6" w:rsidRPr="00257D83" w:rsidRDefault="002B2CAD">
      <w:pPr>
        <w:pStyle w:val="berschrift1"/>
        <w:numPr>
          <w:ilvl w:val="0"/>
          <w:numId w:val="0"/>
        </w:numPr>
      </w:pPr>
      <w:r>
        <w:t>Abkürzungsverzeichnis</w:t>
      </w:r>
    </w:p>
    <w:p w:rsidR="00AF309C" w:rsidRPr="00257D83" w:rsidRDefault="00AF309C" w:rsidP="00AF309C">
      <w:pPr>
        <w:tabs>
          <w:tab w:val="left" w:pos="1440"/>
        </w:tabs>
      </w:pPr>
      <w:r w:rsidRPr="00257D83">
        <w:t>SW</w:t>
      </w:r>
      <w:r w:rsidRPr="00257D83">
        <w:tab/>
        <w:t>Semantic Web</w:t>
      </w:r>
    </w:p>
    <w:p w:rsidR="00AF309C" w:rsidRPr="00257D83" w:rsidRDefault="009D0A95">
      <w:pPr>
        <w:tabs>
          <w:tab w:val="left" w:pos="1440"/>
        </w:tabs>
      </w:pPr>
      <w:r>
        <w:t>SWT</w:t>
      </w:r>
      <w:r w:rsidR="00AF309C" w:rsidRPr="00257D83">
        <w:tab/>
      </w:r>
      <w:r>
        <w:t>Semantic</w:t>
      </w:r>
      <w:r w:rsidR="00D04595">
        <w:t xml:space="preserve"> </w:t>
      </w:r>
      <w:r>
        <w:t>Web-Technologien</w:t>
      </w:r>
    </w:p>
    <w:p w:rsidR="00710BCA" w:rsidRDefault="007A7262" w:rsidP="00BB7E39">
      <w:pPr>
        <w:tabs>
          <w:tab w:val="left" w:pos="1440"/>
        </w:tabs>
      </w:pPr>
      <w:r w:rsidRPr="00257D83">
        <w:t>OWA</w:t>
      </w:r>
      <w:r w:rsidR="00284FA6" w:rsidRPr="00257D83">
        <w:tab/>
      </w:r>
      <w:r w:rsidRPr="00257D83">
        <w:t>Open World Assumption</w:t>
      </w:r>
      <w:bookmarkStart w:id="2" w:name="_Toc401910721"/>
    </w:p>
    <w:p w:rsidR="004B16E6" w:rsidRDefault="004B16E6" w:rsidP="00BB7E39">
      <w:pPr>
        <w:tabs>
          <w:tab w:val="left" w:pos="1440"/>
        </w:tabs>
      </w:pPr>
      <w:r>
        <w:t>CWA</w:t>
      </w:r>
      <w:r>
        <w:tab/>
        <w:t>Closed World Assumption</w:t>
      </w:r>
    </w:p>
    <w:p w:rsidR="00DC7E62" w:rsidRPr="00257D83" w:rsidRDefault="00DC7E62" w:rsidP="00BB7E39">
      <w:pPr>
        <w:tabs>
          <w:tab w:val="left" w:pos="1440"/>
        </w:tabs>
      </w:pPr>
      <w:r>
        <w:t>SEO</w:t>
      </w:r>
      <w:r>
        <w:tab/>
        <w:t>Suchmaschinenoptimierung</w:t>
      </w:r>
    </w:p>
    <w:p w:rsidR="00BB7E39" w:rsidRPr="00257D83" w:rsidRDefault="00BB7E39">
      <w:pPr>
        <w:spacing w:line="240" w:lineRule="auto"/>
        <w:jc w:val="left"/>
        <w:rPr>
          <w:rFonts w:ascii="Roboto" w:hAnsi="Roboto"/>
          <w:b/>
          <w:kern w:val="28"/>
          <w:sz w:val="32"/>
        </w:rPr>
      </w:pPr>
      <w:r w:rsidRPr="00257D83">
        <w:br w:type="page"/>
      </w:r>
    </w:p>
    <w:p w:rsidR="00710BCA" w:rsidRPr="00257D83" w:rsidRDefault="00BE2B85" w:rsidP="004166B1">
      <w:pPr>
        <w:pStyle w:val="berschrift1"/>
      </w:pPr>
      <w:r w:rsidRPr="00257D83">
        <w:lastRenderedPageBreak/>
        <w:t>Einleitung</w:t>
      </w:r>
    </w:p>
    <w:p w:rsidR="00BE3AA7" w:rsidRPr="00257D83" w:rsidRDefault="00BF579E" w:rsidP="004166B1">
      <w:r w:rsidRPr="00257D83">
        <w:t>Ein bekanntes Zitat, dass nachträglich diversen Autoren zugeschrieben wird, besagt: “</w:t>
      </w:r>
      <w:r w:rsidRPr="00257D83">
        <w:rPr>
          <w:i/>
        </w:rPr>
        <w:t>Wer als Werkzeug nur einen Hammer hat, sieht in jedem Problem einen Nagel</w:t>
      </w:r>
      <w:r w:rsidRPr="00257D83">
        <w:t xml:space="preserve">.“ </w:t>
      </w:r>
    </w:p>
    <w:p w:rsidR="00BF579E" w:rsidRPr="00257D83" w:rsidRDefault="00D60D0A" w:rsidP="00E25A0E">
      <w:r>
        <w:t>Das</w:t>
      </w:r>
      <w:r w:rsidR="00A20B65">
        <w:t xml:space="preserve"> ist </w:t>
      </w:r>
      <w:r>
        <w:t xml:space="preserve">offensichtlich </w:t>
      </w:r>
      <w:r w:rsidR="00A20B65">
        <w:t>eine Aufforderung sich</w:t>
      </w:r>
      <w:r w:rsidR="00BF579E" w:rsidRPr="00257D83">
        <w:t xml:space="preserve"> mit </w:t>
      </w:r>
      <w:r w:rsidR="006F0C49" w:rsidRPr="00257D83">
        <w:t>anderen, neuen</w:t>
      </w:r>
      <w:r w:rsidR="00BF579E" w:rsidRPr="00257D83">
        <w:t xml:space="preserve"> Werkzeugen</w:t>
      </w:r>
      <w:r w:rsidR="00A20B65">
        <w:t xml:space="preserve"> zu beschäftigen</w:t>
      </w:r>
      <w:r w:rsidR="00BF579E" w:rsidRPr="00257D83">
        <w:t xml:space="preserve">. Das Wort </w:t>
      </w:r>
      <w:r w:rsidR="00A20B65">
        <w:t>„</w:t>
      </w:r>
      <w:r w:rsidR="00BF579E" w:rsidRPr="00257D83">
        <w:t>Werkzeug</w:t>
      </w:r>
      <w:r w:rsidR="00A20B65">
        <w:t>“</w:t>
      </w:r>
      <w:r w:rsidR="00BF579E" w:rsidRPr="00257D83">
        <w:t xml:space="preserve"> ist</w:t>
      </w:r>
      <w:r w:rsidR="006F0C49" w:rsidRPr="00257D83">
        <w:t xml:space="preserve"> hier</w:t>
      </w:r>
      <w:r w:rsidR="00BF579E" w:rsidRPr="00257D83">
        <w:t xml:space="preserve"> natürlich metaphorisch </w:t>
      </w:r>
      <w:r>
        <w:t>gemeint</w:t>
      </w:r>
      <w:r w:rsidR="00BF579E" w:rsidRPr="00257D83">
        <w:t xml:space="preserve">: </w:t>
      </w:r>
      <w:r w:rsidR="00E25A0E" w:rsidRPr="00257D83">
        <w:t>Oberflächlich</w:t>
      </w:r>
      <w:r w:rsidR="00A20B65">
        <w:t xml:space="preserve"> verstanden</w:t>
      </w:r>
      <w:r>
        <w:t>,</w:t>
      </w:r>
      <w:r w:rsidR="00E25A0E" w:rsidRPr="00257D83">
        <w:t xml:space="preserve"> könnte das einem zu Verfügung stehende Handlungsrepertoire gemeint sein. Doch hinter diesem stehen unsere </w:t>
      </w:r>
      <w:r w:rsidR="00BF579E" w:rsidRPr="00257D83">
        <w:t xml:space="preserve">(oft festgefahrene) </w:t>
      </w:r>
      <w:r w:rsidR="00BE2B85" w:rsidRPr="00257D83">
        <w:t xml:space="preserve">Paradigmen, also </w:t>
      </w:r>
      <w:r w:rsidR="00BF579E" w:rsidRPr="00257D83">
        <w:t>D</w:t>
      </w:r>
      <w:r>
        <w:t xml:space="preserve">enkweisen und Weltanschauungen, </w:t>
      </w:r>
      <w:r w:rsidR="00BF579E" w:rsidRPr="00257D83">
        <w:t>die unser Handeln</w:t>
      </w:r>
      <w:r w:rsidR="00E25A0E" w:rsidRPr="00257D83">
        <w:t xml:space="preserve"> ursächlich</w:t>
      </w:r>
      <w:r w:rsidR="00BF579E" w:rsidRPr="00257D83">
        <w:t xml:space="preserve"> bestimmen.</w:t>
      </w:r>
    </w:p>
    <w:p w:rsidR="00EA3A03" w:rsidRPr="00257D83" w:rsidRDefault="00EA3A03" w:rsidP="00E25A0E">
      <w:r w:rsidRPr="00257D83">
        <w:t>Die konkreten technischen Werkzeuge ändern sich. Doch die grundsätzlichen Ideen hinter ihnen sind beständiger und für das Verständnis wichtiger.</w:t>
      </w:r>
      <w:r w:rsidR="00D60D0A">
        <w:t xml:space="preserve"> Deshalb wird sich</w:t>
      </w:r>
      <w:r w:rsidR="00D60D0A" w:rsidRPr="00257D83">
        <w:t xml:space="preserve"> dieser Artikel mehr auf das „Warum?“ </w:t>
      </w:r>
      <w:r w:rsidR="00D60D0A">
        <w:t>konzentrieren</w:t>
      </w:r>
      <w:r w:rsidR="00D60D0A" w:rsidRPr="00257D83">
        <w:t xml:space="preserve"> und weniger auf das „Wie?“.</w:t>
      </w:r>
    </w:p>
    <w:p w:rsidR="00A40862" w:rsidRPr="00257D83" w:rsidRDefault="00BE2B85" w:rsidP="004166B1">
      <w:r w:rsidRPr="00257D83">
        <w:t>Das Ziel ist es dem Leser einige Paradigmen aus der Sem</w:t>
      </w:r>
      <w:r w:rsidR="00EA3A03" w:rsidRPr="00257D83">
        <w:t xml:space="preserve">antic Web Community vorzustellen. </w:t>
      </w:r>
      <w:r w:rsidR="008F4CBE" w:rsidRPr="00257D83">
        <w:t>Sie</w:t>
      </w:r>
      <w:r w:rsidR="00EA3A03" w:rsidRPr="00257D83">
        <w:t xml:space="preserve"> zeigen alternative Herangehensweisen </w:t>
      </w:r>
      <w:r w:rsidR="008F4CBE" w:rsidRPr="00257D83">
        <w:t xml:space="preserve">zu aktuellen Problemen auf, </w:t>
      </w:r>
      <w:r w:rsidR="00EA3A03" w:rsidRPr="00257D83">
        <w:t>die bisher relativ unbekannt sind.</w:t>
      </w:r>
      <w:r w:rsidR="008F4CBE" w:rsidRPr="00257D83">
        <w:t xml:space="preserve"> </w:t>
      </w:r>
    </w:p>
    <w:p w:rsidR="00710BCA" w:rsidRPr="00257D83" w:rsidRDefault="006F0C49" w:rsidP="00710BCA">
      <w:pPr>
        <w:pStyle w:val="berschrift1"/>
      </w:pPr>
      <w:r w:rsidRPr="00257D83">
        <w:t>Vorstellung der Paradigmen</w:t>
      </w:r>
    </w:p>
    <w:p w:rsidR="00710BCA" w:rsidRPr="00257D83" w:rsidRDefault="00BE2B85" w:rsidP="00710BCA">
      <w:pPr>
        <w:pStyle w:val="berschrift2"/>
      </w:pPr>
      <w:bookmarkStart w:id="3" w:name="_Ref402525794"/>
      <w:r w:rsidRPr="00257D83">
        <w:t>Mensch-Computer-Kooperation</w:t>
      </w:r>
      <w:bookmarkEnd w:id="3"/>
    </w:p>
    <w:p w:rsidR="00AD4420" w:rsidRPr="00257D83" w:rsidRDefault="00AD4420" w:rsidP="00E35DA7">
      <w:r w:rsidRPr="00257D83">
        <w:t xml:space="preserve">Es ist </w:t>
      </w:r>
      <w:r w:rsidR="009060EB">
        <w:t>mittlerweile</w:t>
      </w:r>
      <w:r w:rsidRPr="00257D83">
        <w:t xml:space="preserve"> nicht mehr zu verleugnen, dass es einige Gebiete gibt</w:t>
      </w:r>
      <w:r w:rsidR="00D60D0A">
        <w:t>,</w:t>
      </w:r>
      <w:r w:rsidRPr="00257D83">
        <w:t xml:space="preserve"> in denen Computer erheblich besser und effizienter arbeiten als Menschen. Aber </w:t>
      </w:r>
      <w:r w:rsidR="00D60D0A">
        <w:t>es</w:t>
      </w:r>
      <w:r w:rsidRPr="00257D83">
        <w:t xml:space="preserve"> k</w:t>
      </w:r>
      <w:r w:rsidR="00D60D0A">
        <w:t>ann auch umgekehrt argumentiert werden</w:t>
      </w:r>
      <w:r w:rsidRPr="00257D83">
        <w:t>: Trotz allen Fortschritten in der KI Forschung gibt es viele Bereiche</w:t>
      </w:r>
      <w:r w:rsidR="00D60D0A">
        <w:t>,</w:t>
      </w:r>
      <w:r w:rsidRPr="00257D83">
        <w:t xml:space="preserve"> in denen Menschen nicht ersetzt werden können – oder sollten.</w:t>
      </w:r>
    </w:p>
    <w:p w:rsidR="00AD4420" w:rsidRPr="00257D83" w:rsidRDefault="00AD4420" w:rsidP="00E35DA7">
      <w:r w:rsidRPr="00257D83">
        <w:t>Das Konzept der Mensch-Computer-Kooperation</w:t>
      </w:r>
      <w:r w:rsidR="007F5099" w:rsidRPr="00257D83">
        <w:t xml:space="preserve"> bietet eine weitere Sichtweise: Menschen haben bestimmte Stärken und Schwächen</w:t>
      </w:r>
      <w:r w:rsidR="003D6316" w:rsidRPr="00257D83">
        <w:t xml:space="preserve"> -</w:t>
      </w:r>
      <w:r w:rsidR="007F5099" w:rsidRPr="00257D83">
        <w:t xml:space="preserve"> und Computer die ihre. </w:t>
      </w:r>
      <w:r w:rsidR="003D6316" w:rsidRPr="00257D83">
        <w:t xml:space="preserve">Wenn beide Seiten miteinander auf produktive Weise zusammenarbeiten und dies berücksichtigt wird, kann das Ergebnis </w:t>
      </w:r>
      <w:r w:rsidR="00D60D0A">
        <w:t xml:space="preserve">die Leistung </w:t>
      </w:r>
      <w:r w:rsidR="003D6316" w:rsidRPr="00257D83">
        <w:t>beide</w:t>
      </w:r>
      <w:r w:rsidR="00D60D0A">
        <w:t>r</w:t>
      </w:r>
      <w:r w:rsidR="003D6316" w:rsidRPr="00257D83">
        <w:t xml:space="preserve"> Seiten im Alleingang weit übertreffen</w:t>
      </w:r>
      <w:r w:rsidR="009D57F3">
        <w:rPr>
          <w:rStyle w:val="Funotenzeichen"/>
        </w:rPr>
        <w:footnoteReference w:id="2"/>
      </w:r>
      <w:r w:rsidR="003D6316" w:rsidRPr="00257D83">
        <w:t xml:space="preserve">. </w:t>
      </w:r>
    </w:p>
    <w:p w:rsidR="003D6316" w:rsidRPr="00257D83" w:rsidRDefault="003D6316" w:rsidP="00710BCA">
      <w:r w:rsidRPr="00257D83">
        <w:t>Das Semantic Web kann als</w:t>
      </w:r>
      <w:r w:rsidR="00D60D0A">
        <w:t xml:space="preserve"> Initiative für eine bessere</w:t>
      </w:r>
      <w:r w:rsidRPr="00257D83">
        <w:t xml:space="preserve"> Mensch-Computer-Kooperation für das Web verstanden werden. Wenigen wird dies bewusst sein, doch das aktuelle Web ist für Menschen optimiert und für Maschinen oft nur sehr schwierig und missverständlich zu interpretieren.</w:t>
      </w:r>
    </w:p>
    <w:p w:rsidR="003D6316" w:rsidRPr="00257D83" w:rsidRDefault="006855AC" w:rsidP="00710BCA">
      <w:r w:rsidRPr="00257D83">
        <w:t xml:space="preserve">Um eine produktivere Kooperation zu ermöglichen müssen Webseiten also so verfasst und erstellt werden, dass sie sowohl von Menschen als auch Maschinen gut verstanden werden können. </w:t>
      </w:r>
      <w:r w:rsidR="003D3E48" w:rsidRPr="00257D83">
        <w:t>Metadaten</w:t>
      </w:r>
      <w:r w:rsidR="004C0BD3">
        <w:t xml:space="preserve"> allein</w:t>
      </w:r>
      <w:r w:rsidR="003D3E48" w:rsidRPr="00257D83">
        <w:t xml:space="preserve"> lösen dieses Problem nicht, da sie nur die Dokumente und Dateien an sich beschreiben, nicht aber </w:t>
      </w:r>
      <w:r w:rsidR="00D60D0A">
        <w:t>deren</w:t>
      </w:r>
      <w:r w:rsidR="003D3E48" w:rsidRPr="00257D83">
        <w:t xml:space="preserve"> Inhalt.</w:t>
      </w:r>
    </w:p>
    <w:p w:rsidR="004C0BD3" w:rsidRDefault="003D3E48" w:rsidP="00710BCA">
      <w:r w:rsidRPr="00257D83">
        <w:lastRenderedPageBreak/>
        <w:t xml:space="preserve">Das Semantic Web will dieses Problem durch semantische Annotation lösen. </w:t>
      </w:r>
      <w:r w:rsidR="00D60D0A">
        <w:t>„</w:t>
      </w:r>
      <w:r w:rsidRPr="00257D83">
        <w:t>Semantisch</w:t>
      </w:r>
      <w:r w:rsidR="00D60D0A">
        <w:t>“</w:t>
      </w:r>
      <w:r w:rsidRPr="00257D83">
        <w:t xml:space="preserve"> bedeutet in diesem Kontext, dass die tatsächliche </w:t>
      </w:r>
      <w:r w:rsidRPr="00257D83">
        <w:rPr>
          <w:i/>
        </w:rPr>
        <w:t>Bedeutung</w:t>
      </w:r>
      <w:r w:rsidRPr="00257D83">
        <w:t xml:space="preserve"> und der Inhalt auf maschinenlesbare Weise erfasst werden. </w:t>
      </w:r>
      <w:r w:rsidR="004C0BD3">
        <w:t xml:space="preserve">„Annotation“ deutet an, dass der bereits bestehende Inhalt durch maschinenlesbare Informationen „kommentiert“ wird. </w:t>
      </w:r>
    </w:p>
    <w:p w:rsidR="00AC296B" w:rsidRDefault="003027AD" w:rsidP="00710BCA">
      <w:r>
        <w:t>Dies ermöglicht es Computern die Inhalte</w:t>
      </w:r>
      <w:r w:rsidR="00B72240">
        <w:t xml:space="preserve"> eindeutig</w:t>
      </w:r>
      <w:r>
        <w:t xml:space="preserve"> zu verstehen und nicht nur durch KI Technologien zu „erraten“, was oft zu Fehlern führt</w:t>
      </w:r>
      <w:r w:rsidR="00B72240">
        <w:t xml:space="preserve"> und aufwendig ist</w:t>
      </w:r>
      <w:r>
        <w:t xml:space="preserve">. Dadurch können Suchmaschinen </w:t>
      </w:r>
      <w:r w:rsidR="00B72240">
        <w:t xml:space="preserve">relevantere und </w:t>
      </w:r>
      <w:r>
        <w:t>intelligentere Ergebnisse bringen</w:t>
      </w:r>
      <w:r w:rsidR="00AC296B">
        <w:t>.</w:t>
      </w:r>
      <w:r>
        <w:t xml:space="preserve"> Wissen</w:t>
      </w:r>
      <w:r w:rsidR="00AC296B">
        <w:t xml:space="preserve"> kann</w:t>
      </w:r>
      <w:r>
        <w:t xml:space="preserve"> aus verschiedenen Quellen neu kombiniert und evaluiert werden</w:t>
      </w:r>
      <w:r w:rsidR="00AC296B">
        <w:t>. Es könnte auch eine neue Generation von Webdiensten ermöglichen, die noch kooperativer zusammenarbeiten als es bisher möglich ist.</w:t>
      </w:r>
    </w:p>
    <w:p w:rsidR="003D6316" w:rsidRPr="00257D83" w:rsidRDefault="003D3E48" w:rsidP="00710BCA">
      <w:r w:rsidRPr="00257D83">
        <w:t xml:space="preserve">Dies ist natürlich ein sehr ambitioniertes Vorhaben und es bleibt noch abzuwarten in welchem </w:t>
      </w:r>
      <w:r w:rsidR="00BF53BB" w:rsidRPr="00257D83">
        <w:t>Umfang und Qualität</w:t>
      </w:r>
      <w:r w:rsidRPr="00257D83">
        <w:t xml:space="preserve"> es sich erfüllen wird.</w:t>
      </w:r>
    </w:p>
    <w:p w:rsidR="00864B67" w:rsidRPr="00257D83" w:rsidRDefault="00BF53BB" w:rsidP="00864B67">
      <w:pPr>
        <w:pStyle w:val="berschrift3"/>
      </w:pPr>
      <w:r w:rsidRPr="00257D83">
        <w:t>Aktueller Stand</w:t>
      </w:r>
    </w:p>
    <w:p w:rsidR="00BF53BB" w:rsidRPr="00257D83" w:rsidRDefault="00BF53BB" w:rsidP="00710BCA">
      <w:r w:rsidRPr="00257D83">
        <w:t>Semantische Annotation ist der Teil des Semantic Webs</w:t>
      </w:r>
      <w:r w:rsidR="00DC7E62">
        <w:t>,</w:t>
      </w:r>
      <w:r w:rsidRPr="00257D83">
        <w:t xml:space="preserve"> der bis jetzt die </w:t>
      </w:r>
      <w:r w:rsidR="00DC7E62">
        <w:t>breiteste</w:t>
      </w:r>
      <w:r w:rsidRPr="00257D83">
        <w:t xml:space="preserve"> </w:t>
      </w:r>
      <w:r w:rsidR="00DC7E62">
        <w:t>Akzeptanz</w:t>
      </w:r>
      <w:r w:rsidRPr="00257D83">
        <w:t xml:space="preserve"> gefunden hat. Viele große Webunternehmen haben die letzten Jahre </w:t>
      </w:r>
      <w:r w:rsidR="00A5676A" w:rsidRPr="00257D83">
        <w:t>begonnen</w:t>
      </w:r>
      <w:r w:rsidRPr="00257D83">
        <w:t xml:space="preserve"> </w:t>
      </w:r>
      <w:r w:rsidR="00A5676A" w:rsidRPr="00257D83">
        <w:t>semantische</w:t>
      </w:r>
      <w:r w:rsidRPr="00257D83">
        <w:t xml:space="preserve"> Annotationen zu </w:t>
      </w:r>
      <w:r w:rsidR="00A5676A" w:rsidRPr="00257D83">
        <w:t>fördern</w:t>
      </w:r>
      <w:r w:rsidRPr="00257D83">
        <w:t xml:space="preserve"> und zu verarbeiten. Damit wird die Annotation für Webentwickler</w:t>
      </w:r>
      <w:r w:rsidR="00DC7E62">
        <w:t xml:space="preserve"> (auch kommerziell)</w:t>
      </w:r>
      <w:r w:rsidRPr="00257D83">
        <w:t xml:space="preserve"> interessant bis wichtig, da sie bessere SEO und Integration mit diesen Anbietern verspricht. Die Nutzer profitieren von den neuen Angeboten und Services</w:t>
      </w:r>
      <w:r w:rsidR="00DC7E62">
        <w:t>,</w:t>
      </w:r>
      <w:r w:rsidRPr="00257D83">
        <w:t xml:space="preserve"> die aufgrund dieser Technologie möglich oder besser geworden sind.</w:t>
      </w:r>
    </w:p>
    <w:p w:rsidR="00864B67" w:rsidRPr="00257D83" w:rsidRDefault="00BF53BB" w:rsidP="00710BCA">
      <w:r w:rsidRPr="00257D83">
        <w:t>Schema.org</w:t>
      </w:r>
      <w:r w:rsidR="009D57F3">
        <w:rPr>
          <w:rStyle w:val="Funotenzeichen"/>
        </w:rPr>
        <w:footnoteReference w:id="3"/>
      </w:r>
      <w:r w:rsidRPr="00257D83">
        <w:t xml:space="preserve"> ist Projekt von Goo</w:t>
      </w:r>
      <w:r w:rsidR="00DC7E62">
        <w:t xml:space="preserve">gle, Yahoo, Microsoft, </w:t>
      </w:r>
      <w:r w:rsidR="00291547">
        <w:t>und weiteren Firmen</w:t>
      </w:r>
      <w:r w:rsidR="00DC7E62">
        <w:t>, da</w:t>
      </w:r>
      <w:r w:rsidRPr="00257D83">
        <w:t xml:space="preserve">s ein gemeinsames Vokabular für die Beschreibung von Dingen und Vorgängen im Internet definiert. </w:t>
      </w:r>
      <w:r w:rsidR="00E962F5" w:rsidRPr="00257D83">
        <w:t xml:space="preserve">Facebook </w:t>
      </w:r>
      <w:r w:rsidRPr="00257D83">
        <w:t>hat einen eigenen Standard entwickelt, den</w:t>
      </w:r>
      <w:r w:rsidR="00E962F5" w:rsidRPr="00257D83">
        <w:t xml:space="preserve"> OpenGraph</w:t>
      </w:r>
      <w:r w:rsidR="009D57F3">
        <w:rPr>
          <w:rStyle w:val="Funotenzeichen"/>
        </w:rPr>
        <w:footnoteReference w:id="4"/>
      </w:r>
      <w:r w:rsidR="00E962F5" w:rsidRPr="00257D83">
        <w:t>.</w:t>
      </w:r>
    </w:p>
    <w:p w:rsidR="00A5676A" w:rsidRPr="00257D83" w:rsidRDefault="00A5676A" w:rsidP="00710BCA">
      <w:r w:rsidRPr="00257D83">
        <w:t>Auch Forschung und Industrie haben die Semantic Web Technologien aufgenommen um übergreifende Standards zu schaffen, wie etwa das SKOS Modell</w:t>
      </w:r>
      <w:r w:rsidR="009D57F3">
        <w:rPr>
          <w:rStyle w:val="Funotenzeichen"/>
        </w:rPr>
        <w:footnoteReference w:id="5"/>
      </w:r>
      <w:r w:rsidRPr="00257D83">
        <w:t xml:space="preserve"> zur Verwaltung von Wissensbeständen. </w:t>
      </w:r>
    </w:p>
    <w:p w:rsidR="00127D3D" w:rsidRPr="00257D83" w:rsidRDefault="007D05F7" w:rsidP="00127D3D">
      <w:pPr>
        <w:pStyle w:val="berschrift3"/>
      </w:pPr>
      <w:r w:rsidRPr="00257D83">
        <w:t>Technischer Hintergrund</w:t>
      </w:r>
    </w:p>
    <w:p w:rsidR="00285AB2" w:rsidRPr="00257D83" w:rsidRDefault="00A5676A" w:rsidP="00127D3D">
      <w:r w:rsidRPr="00257D83">
        <w:t>Aktuell gibt es viele unterschiedliche Semantic Web Datenserialisationsformate, einige von ihnen vom W3C standardisiert. Größere Verbreitung haben RDFa</w:t>
      </w:r>
      <w:r w:rsidR="009D57F3">
        <w:rPr>
          <w:rStyle w:val="Funotenzeichen"/>
        </w:rPr>
        <w:footnoteReference w:id="6"/>
      </w:r>
      <w:r w:rsidRPr="00257D83">
        <w:t xml:space="preserve"> und Microdata</w:t>
      </w:r>
      <w:r w:rsidR="009D57F3">
        <w:rPr>
          <w:rStyle w:val="Funotenzeichen"/>
        </w:rPr>
        <w:footnoteReference w:id="7"/>
      </w:r>
      <w:r w:rsidRPr="00257D83">
        <w:t>, die beide auf XML basieren. Steigende Verbreitung hat aktuell JSON-</w:t>
      </w:r>
      <w:r w:rsidR="00291547">
        <w:t>LD</w:t>
      </w:r>
      <w:r w:rsidR="00291547">
        <w:rPr>
          <w:rStyle w:val="Funotenzeichen"/>
        </w:rPr>
        <w:footnoteReference w:id="8"/>
      </w:r>
      <w:r w:rsidRPr="00257D83">
        <w:t xml:space="preserve">, das auf dem einfachen JSON Datenformat aufbaut. Als </w:t>
      </w:r>
      <w:r w:rsidR="00233FCC">
        <w:t>textbasiertes Format ist Turtle</w:t>
      </w:r>
      <w:r w:rsidR="00233FCC">
        <w:rPr>
          <w:rStyle w:val="Funotenzeichen"/>
        </w:rPr>
        <w:footnoteReference w:id="9"/>
      </w:r>
      <w:r w:rsidRPr="00257D83">
        <w:t xml:space="preserve"> zu erwähnen. </w:t>
      </w:r>
    </w:p>
    <w:p w:rsidR="00A5676A" w:rsidRPr="00257D83" w:rsidRDefault="00A5676A" w:rsidP="00127D3D">
      <w:r w:rsidRPr="00257D83">
        <w:lastRenderedPageBreak/>
        <w:t xml:space="preserve">Alle diese Formate teilen sich ein </w:t>
      </w:r>
      <w:r w:rsidR="0006526D" w:rsidRPr="00257D83">
        <w:t>zugrundeliegendes</w:t>
      </w:r>
      <w:r w:rsidRPr="00257D83">
        <w:t xml:space="preserve"> </w:t>
      </w:r>
      <w:r w:rsidR="007D05F7" w:rsidRPr="00257D83">
        <w:t>Daten-</w:t>
      </w:r>
      <w:r w:rsidRPr="00257D83">
        <w:t>Konzept: RDF</w:t>
      </w:r>
      <w:r w:rsidR="00440CC5">
        <w:rPr>
          <w:rStyle w:val="Funotenzeichen"/>
        </w:rPr>
        <w:footnoteReference w:id="10"/>
      </w:r>
      <w:r w:rsidR="00E223C9">
        <w:t xml:space="preserve">. Auf dieses wird im Abschnitt </w:t>
      </w:r>
      <w:r w:rsidR="00DE1EDE">
        <w:fldChar w:fldCharType="begin"/>
      </w:r>
      <w:r w:rsidR="00DE1EDE">
        <w:instrText xml:space="preserve"> REF _Ref402597633 \r \h </w:instrText>
      </w:r>
      <w:r w:rsidR="00DE1EDE">
        <w:fldChar w:fldCharType="separate"/>
      </w:r>
      <w:r w:rsidR="00E603DC">
        <w:t>2.2</w:t>
      </w:r>
      <w:r w:rsidR="00DE1EDE">
        <w:fldChar w:fldCharType="end"/>
      </w:r>
      <w:r w:rsidR="00A76086">
        <w:t xml:space="preserve"> </w:t>
      </w:r>
      <w:r w:rsidR="00E223C9">
        <w:t>tiefer eingegangen.</w:t>
      </w:r>
    </w:p>
    <w:p w:rsidR="007D05F7" w:rsidRPr="00257D83" w:rsidRDefault="00C43765" w:rsidP="007D05F7">
      <w:pPr>
        <w:pStyle w:val="berschrift2"/>
      </w:pPr>
      <w:bookmarkStart w:id="13" w:name="_Ref402597633"/>
      <w:r>
        <w:t>Hyperlinks</w:t>
      </w:r>
      <w:bookmarkEnd w:id="13"/>
    </w:p>
    <w:p w:rsidR="008F4644" w:rsidRDefault="0049030D" w:rsidP="00710BCA">
      <w:r>
        <w:t>Hyper</w:t>
      </w:r>
      <w:r w:rsidR="006F48AF">
        <w:t>l</w:t>
      </w:r>
      <w:r w:rsidR="008F4644" w:rsidRPr="00257D83">
        <w:t>inks sind nicht erst mit dem Web erfunden worden</w:t>
      </w:r>
      <w:r w:rsidR="00B75DE7">
        <w:t>. S</w:t>
      </w:r>
      <w:r w:rsidR="008F4644" w:rsidRPr="00257D83">
        <w:t>ie haben eine lange Geschichte</w:t>
      </w:r>
      <w:r w:rsidR="00C66BEA">
        <w:t>,</w:t>
      </w:r>
      <w:r w:rsidR="008F4644" w:rsidRPr="00257D83">
        <w:t xml:space="preserve"> die mindestens bis zur Memex </w:t>
      </w:r>
      <w:r w:rsidR="00257D83" w:rsidRPr="00257D83">
        <w:t>zurückreich</w:t>
      </w:r>
      <w:r w:rsidR="00B75DE7">
        <w:t>t</w:t>
      </w:r>
      <w:r w:rsidR="009D57F3">
        <w:rPr>
          <w:rStyle w:val="Funotenzeichen"/>
        </w:rPr>
        <w:footnoteReference w:id="11"/>
      </w:r>
      <w:r w:rsidR="00B75DE7">
        <w:t xml:space="preserve"> </w:t>
      </w:r>
      <w:r w:rsidR="007A1146">
        <w:t>und waren wichtiger</w:t>
      </w:r>
      <w:r w:rsidR="003E7950">
        <w:t xml:space="preserve"> </w:t>
      </w:r>
      <w:r w:rsidR="00257D83" w:rsidRPr="00257D83">
        <w:t>Bestandteil der</w:t>
      </w:r>
      <w:r w:rsidR="006F48AF">
        <w:t xml:space="preserve"> in den 60er Jahren entstehenden</w:t>
      </w:r>
      <w:r w:rsidR="00257D83" w:rsidRPr="00257D83">
        <w:t xml:space="preserve"> Hypertext Systeme</w:t>
      </w:r>
      <w:r w:rsidR="009D57F3">
        <w:rPr>
          <w:rStyle w:val="Funotenzeichen"/>
        </w:rPr>
        <w:footnoteReference w:id="12"/>
      </w:r>
      <w:r w:rsidR="00257D83" w:rsidRPr="00257D83">
        <w:t>.</w:t>
      </w:r>
    </w:p>
    <w:p w:rsidR="00B2633A" w:rsidRDefault="00536592" w:rsidP="00710BCA">
      <w:r>
        <w:t>Wenn heute von</w:t>
      </w:r>
      <w:r w:rsidR="00C43765">
        <w:t xml:space="preserve"> Links gesprochen wird, </w:t>
      </w:r>
      <w:r w:rsidR="00516267">
        <w:t>ist meist</w:t>
      </w:r>
      <w:r w:rsidR="00C43765">
        <w:t xml:space="preserve"> nur das Ziel </w:t>
      </w:r>
      <w:r w:rsidR="00516267">
        <w:t>der</w:t>
      </w:r>
      <w:r w:rsidR="00C43765">
        <w:t xml:space="preserve"> Verknüpfung, die URI (Unique Resource Identifier)</w:t>
      </w:r>
      <w:r w:rsidR="00516267">
        <w:t xml:space="preserve"> gemeint. URIs identifizieren eine Ressource durch eine </w:t>
      </w:r>
      <w:r w:rsidR="00C43765">
        <w:t>eindeutige</w:t>
      </w:r>
      <w:r w:rsidR="00516267">
        <w:t xml:space="preserve"> Adresse</w:t>
      </w:r>
      <w:r w:rsidR="00C43765">
        <w:t xml:space="preserve">. Doch ein Link besteht aus mehr Komponenten: </w:t>
      </w:r>
      <w:r w:rsidR="00B2633A">
        <w:t>Eine</w:t>
      </w:r>
      <w:r w:rsidR="00C43765">
        <w:t xml:space="preserve"> Quelle und </w:t>
      </w:r>
      <w:r w:rsidR="00B2633A">
        <w:t xml:space="preserve">mindestens </w:t>
      </w:r>
      <w:r w:rsidR="00C43765">
        <w:t>ein Ziel</w:t>
      </w:r>
      <w:r w:rsidR="00B2633A">
        <w:t>. Falls mehrere Ziele möglich sind, spricht man davon, dass ein Link eine beliebige Arität haben kann</w:t>
      </w:r>
      <w:r w:rsidR="009D57F3">
        <w:rPr>
          <w:rStyle w:val="Funotenzeichen"/>
        </w:rPr>
        <w:footnoteReference w:id="13"/>
      </w:r>
      <w:r w:rsidR="00C43765">
        <w:t xml:space="preserve">. Meist kommt eine Relation, die die Beziehung zwischen </w:t>
      </w:r>
      <w:r w:rsidR="004A4C57">
        <w:t>Quelle und Ziel</w:t>
      </w:r>
      <w:r w:rsidR="00C43765">
        <w:t xml:space="preserve"> definiert, hinzu.</w:t>
      </w:r>
      <w:r w:rsidR="00B2633A">
        <w:t xml:space="preserve"> </w:t>
      </w:r>
    </w:p>
    <w:p w:rsidR="00C43765" w:rsidRDefault="006F48AF" w:rsidP="00710BCA">
      <w:r>
        <w:t>Der Erfinder des WWW, Tim-Berners Lee entschied sich dafür eine vereinfachte Version der Links zu verwenden</w:t>
      </w:r>
      <w:r w:rsidR="00C43765">
        <w:t>:</w:t>
      </w:r>
      <w:r>
        <w:t xml:space="preserve"> </w:t>
      </w:r>
      <w:r w:rsidR="00FE0020">
        <w:t>Links sind</w:t>
      </w:r>
      <w:r>
        <w:t xml:space="preserve"> </w:t>
      </w:r>
      <w:r w:rsidR="008E5E8E">
        <w:t>direktional</w:t>
      </w:r>
      <w:r w:rsidR="00C43765">
        <w:t xml:space="preserve">, die Quelle ist implizit </w:t>
      </w:r>
      <w:r w:rsidR="00FE0020">
        <w:t>(</w:t>
      </w:r>
      <w:r w:rsidR="00C43765">
        <w:t>die Seite auf der der Link angegeben wird</w:t>
      </w:r>
      <w:r w:rsidR="00FE0020">
        <w:t>)</w:t>
      </w:r>
      <w:r w:rsidR="00B2633A">
        <w:t>, nur ein Ziel wird unterstützt</w:t>
      </w:r>
      <w:r w:rsidR="00C43765">
        <w:t xml:space="preserve"> und </w:t>
      </w:r>
      <w:r>
        <w:t xml:space="preserve">die Relation zwischen Quelle und Ziel </w:t>
      </w:r>
      <w:r w:rsidR="00C43765">
        <w:t>spielt keine große Rolle</w:t>
      </w:r>
      <w:r>
        <w:t xml:space="preserve">. </w:t>
      </w:r>
    </w:p>
    <w:p w:rsidR="006F48AF" w:rsidRPr="00257D83" w:rsidRDefault="00F26698" w:rsidP="00710BCA">
      <w:r>
        <w:t xml:space="preserve">Dadurch </w:t>
      </w:r>
      <w:r w:rsidR="00391225">
        <w:t>sind</w:t>
      </w:r>
      <w:r>
        <w:t xml:space="preserve"> Links im Web einfacher</w:t>
      </w:r>
      <w:r w:rsidR="00740AAE">
        <w:t>, aber auch nicht so flexibel wie einige</w:t>
      </w:r>
      <w:r>
        <w:t xml:space="preserve"> konkurrierende Hypertext Systeme</w:t>
      </w:r>
      <w:r w:rsidR="00FE0020">
        <w:t>. D</w:t>
      </w:r>
      <w:r w:rsidR="006F48AF">
        <w:t xml:space="preserve">ie unidirektionale Natur der Verknüpfungen </w:t>
      </w:r>
      <w:r w:rsidR="00391225">
        <w:t>ermöglicht</w:t>
      </w:r>
      <w:r w:rsidR="006F48AF">
        <w:t xml:space="preserve"> die dezentrale Struktur des Internets, da keine zentral</w:t>
      </w:r>
      <w:r w:rsidR="001F1276">
        <w:t xml:space="preserve"> verwaltete</w:t>
      </w:r>
      <w:r w:rsidR="006F48AF">
        <w:t xml:space="preserve"> Datenbank aller Verknüpfungen nötig </w:t>
      </w:r>
      <w:r>
        <w:t>ist</w:t>
      </w:r>
      <w:r w:rsidR="00391225">
        <w:t xml:space="preserve">. </w:t>
      </w:r>
      <w:r w:rsidR="006F48AF">
        <w:t xml:space="preserve">Links </w:t>
      </w:r>
      <w:r w:rsidR="00391225">
        <w:t>können also ohne</w:t>
      </w:r>
      <w:r w:rsidR="006F48AF">
        <w:t xml:space="preserve"> vorherigen Konsens gesetzt werden. Rückblickend </w:t>
      </w:r>
      <w:r w:rsidR="00FE0020">
        <w:t>wird</w:t>
      </w:r>
      <w:r w:rsidR="006F48AF">
        <w:t xml:space="preserve"> diese Entscheidung</w:t>
      </w:r>
      <w:r w:rsidR="00FE0020">
        <w:t xml:space="preserve"> mit</w:t>
      </w:r>
      <w:r w:rsidR="006F48AF">
        <w:t xml:space="preserve"> für den Erfolg des Webs verantwortlich gemacht</w:t>
      </w:r>
      <w:r w:rsidR="009D57F3">
        <w:rPr>
          <w:rStyle w:val="Funotenzeichen"/>
        </w:rPr>
        <w:footnoteReference w:id="14"/>
      </w:r>
      <w:r w:rsidR="006F48AF">
        <w:t xml:space="preserve">. </w:t>
      </w:r>
    </w:p>
    <w:p w:rsidR="00B259A3" w:rsidRDefault="001F1276" w:rsidP="00710BCA">
      <w:r>
        <w:t>Weblinks</w:t>
      </w:r>
      <w:r w:rsidR="00062D89">
        <w:t xml:space="preserve"> sind also eine bewusst vereinfachte </w:t>
      </w:r>
      <w:r w:rsidR="00641BD0">
        <w:t>Implementierung</w:t>
      </w:r>
      <w:r w:rsidR="00B259A3">
        <w:t xml:space="preserve">. Das Semantic Web setzt an dieser Stelle ein und baut das Konzept der Links und </w:t>
      </w:r>
      <w:r w:rsidR="00F042E1">
        <w:t>URIs</w:t>
      </w:r>
      <w:r w:rsidR="00B259A3">
        <w:t xml:space="preserve"> weiter aus</w:t>
      </w:r>
      <w:r w:rsidR="00CC399C">
        <w:t>.</w:t>
      </w:r>
    </w:p>
    <w:p w:rsidR="00B259A3" w:rsidRDefault="00B259A3" w:rsidP="00710BCA">
      <w:r>
        <w:t xml:space="preserve">Links können als </w:t>
      </w:r>
      <w:r w:rsidR="00EF0700">
        <w:t>Tripels</w:t>
      </w:r>
      <w:r>
        <w:t xml:space="preserve"> verstanden werden: Quelle, Relation und Ziel. Im Semantic Web wird </w:t>
      </w:r>
      <w:r w:rsidR="00391225">
        <w:t>daraus das Konzept von RDF, das</w:t>
      </w:r>
      <w:r>
        <w:t xml:space="preserve"> </w:t>
      </w:r>
      <w:r w:rsidR="00E223C9">
        <w:t xml:space="preserve">diese in eine minimale grammatische Aussage umformuliert: Subjekt, Prädikat und Objekt. </w:t>
      </w:r>
      <w:r w:rsidR="00F231EE">
        <w:t>(„Franz</w:t>
      </w:r>
      <w:r w:rsidR="002D6FD7">
        <w:t xml:space="preserve"> Meier</w:t>
      </w:r>
      <w:r w:rsidR="00F231EE">
        <w:t>“ „</w:t>
      </w:r>
      <w:r w:rsidR="002D6FD7">
        <w:t>hat Sohn</w:t>
      </w:r>
      <w:r w:rsidR="00F231EE">
        <w:t>“ „Rudolf</w:t>
      </w:r>
      <w:r w:rsidR="002D6FD7">
        <w:t xml:space="preserve"> Meier</w:t>
      </w:r>
      <w:r w:rsidR="00F231EE">
        <w:t xml:space="preserve">“.) </w:t>
      </w:r>
      <w:r w:rsidR="00E223C9">
        <w:t>Die Relation bekommt damit eine zentrale Rolle: Erst durch sie bekommt die Aussage auch eine</w:t>
      </w:r>
      <w:r w:rsidR="002D6FD7">
        <w:t xml:space="preserve"> semantische</w:t>
      </w:r>
      <w:r w:rsidR="00E223C9">
        <w:t xml:space="preserve"> Bedeutung.</w:t>
      </w:r>
    </w:p>
    <w:p w:rsidR="001F1276" w:rsidRDefault="00E223C9" w:rsidP="00710BCA">
      <w:r>
        <w:t>UR</w:t>
      </w:r>
      <w:r w:rsidR="00F042E1">
        <w:t>I</w:t>
      </w:r>
      <w:r>
        <w:t xml:space="preserve">s </w:t>
      </w:r>
      <w:r w:rsidR="0014785E">
        <w:t>werden im Semantic Web allerdings nicht nur verwendet um Adressen zu Webseiten anzugeben. Sie können auch auf abstrakte Dinge oder Beziehungen verweisen.</w:t>
      </w:r>
      <w:r w:rsidR="001F1276">
        <w:t xml:space="preserve"> </w:t>
      </w:r>
    </w:p>
    <w:p w:rsidR="001F1276" w:rsidRDefault="001F1276" w:rsidP="001F1276">
      <w:pPr>
        <w:pStyle w:val="Zitat"/>
      </w:pPr>
      <w:bookmarkStart w:id="18" w:name="_CTVK0016f19eea0a6af4903a3c80325e63d11e3"/>
      <w:r w:rsidRPr="001F1276">
        <w:lastRenderedPageBreak/>
        <w:t>A Uniform Resource Identifier (URI) is a compact sequence of characters that identifies an abstract or physical resource.</w:t>
      </w:r>
      <w:r w:rsidR="009D57F3">
        <w:rPr>
          <w:rStyle w:val="Funotenzeichen"/>
        </w:rPr>
        <w:footnoteReference w:id="15"/>
      </w:r>
      <w:r w:rsidRPr="001F1276">
        <w:t xml:space="preserve"> </w:t>
      </w:r>
      <w:bookmarkEnd w:id="18"/>
    </w:p>
    <w:p w:rsidR="00C43765" w:rsidRDefault="009717C9" w:rsidP="00710BCA">
      <w:r>
        <w:t xml:space="preserve">Der Begriff „Resource“ wird hier also </w:t>
      </w:r>
      <w:r w:rsidR="00CA7F2F">
        <w:t>gedehnt</w:t>
      </w:r>
      <w:r>
        <w:t xml:space="preserve">. Dadurch ist es möglich </w:t>
      </w:r>
      <w:r w:rsidR="00F26698">
        <w:t>allgemein über</w:t>
      </w:r>
      <w:r>
        <w:t xml:space="preserve"> Dinge, Konzepte und Beziehungen </w:t>
      </w:r>
      <w:r w:rsidR="00242ABB">
        <w:t>Aussagen zu treffen</w:t>
      </w:r>
      <w:r>
        <w:t xml:space="preserve"> und dennoch eine eindeutige Referenz zu haben, die auch über Grenzen, wie verschiedene Webseiten oder Datenbanken, hinweg funktionieren kann.</w:t>
      </w:r>
    </w:p>
    <w:p w:rsidR="005C5244" w:rsidRDefault="005C5244" w:rsidP="00710BCA">
      <w:r>
        <w:t xml:space="preserve">Somit </w:t>
      </w:r>
      <w:r w:rsidR="00900890">
        <w:t>wird</w:t>
      </w:r>
      <w:r>
        <w:t xml:space="preserve"> aus einem einfachen, </w:t>
      </w:r>
      <w:r w:rsidR="00900890">
        <w:t>alltäglichen</w:t>
      </w:r>
      <w:r>
        <w:t xml:space="preserve"> Konzept </w:t>
      </w:r>
      <w:r w:rsidR="00B34A9D">
        <w:t xml:space="preserve">des aktuellen Webs </w:t>
      </w:r>
      <w:r>
        <w:t>die Grundlage für eine maschinen</w:t>
      </w:r>
      <w:r w:rsidR="00900890">
        <w:t>lesbare</w:t>
      </w:r>
      <w:r>
        <w:t xml:space="preserve"> Sprache </w:t>
      </w:r>
      <w:r w:rsidR="00900890">
        <w:t>und damit für die</w:t>
      </w:r>
      <w:r w:rsidR="00242ABB">
        <w:t xml:space="preserve"> zuvor</w:t>
      </w:r>
      <w:r w:rsidR="00900890">
        <w:t xml:space="preserve"> in Abschnitt </w:t>
      </w:r>
      <w:r w:rsidR="00900890">
        <w:fldChar w:fldCharType="begin"/>
      </w:r>
      <w:r w:rsidR="00900890">
        <w:instrText xml:space="preserve"> REF _Ref402525794 \r \h </w:instrText>
      </w:r>
      <w:r w:rsidR="00900890">
        <w:fldChar w:fldCharType="separate"/>
      </w:r>
      <w:r w:rsidR="00E603DC">
        <w:t>2.1</w:t>
      </w:r>
      <w:r w:rsidR="00900890">
        <w:fldChar w:fldCharType="end"/>
      </w:r>
      <w:r w:rsidR="00242ABB">
        <w:t xml:space="preserve"> </w:t>
      </w:r>
      <w:r w:rsidR="00900890">
        <w:t>erwähnte semantische Annotation</w:t>
      </w:r>
      <w:r>
        <w:t>.</w:t>
      </w:r>
    </w:p>
    <w:p w:rsidR="00B529BC" w:rsidRDefault="00B529BC" w:rsidP="00B529BC">
      <w:pPr>
        <w:pStyle w:val="berschrift3"/>
      </w:pPr>
      <w:r>
        <w:t>Technischer Hintergrund</w:t>
      </w:r>
    </w:p>
    <w:p w:rsidR="00A173E2" w:rsidRPr="00A173E2" w:rsidRDefault="007A1146" w:rsidP="00A173E2">
      <w:r>
        <w:t>URIs</w:t>
      </w:r>
      <w:r w:rsidR="009D57F3">
        <w:rPr>
          <w:rStyle w:val="Funotenzeichen"/>
        </w:rPr>
        <w:footnoteReference w:id="16"/>
      </w:r>
      <w:r w:rsidR="00B529BC">
        <w:t xml:space="preserve"> wurden vom der IETF standardisiert. Eine interessante Zusammenfassung (und Symbiose) verschiedener älterer Hypertext Systeme ist das Dexter Modell</w:t>
      </w:r>
      <w:r w:rsidR="009D57F3">
        <w:rPr>
          <w:rStyle w:val="Funotenzeichen"/>
        </w:rPr>
        <w:footnoteReference w:id="17"/>
      </w:r>
      <w:r w:rsidR="00B529BC">
        <w:t xml:space="preserve">. </w:t>
      </w:r>
      <w:bookmarkStart w:id="22" w:name="_Ref402534114"/>
    </w:p>
    <w:p w:rsidR="00710BCA" w:rsidRPr="00257D83" w:rsidRDefault="00B259A3" w:rsidP="00A173E2">
      <w:pPr>
        <w:pStyle w:val="berschrift2"/>
      </w:pPr>
      <w:bookmarkStart w:id="23" w:name="_Ref403147129"/>
      <w:r>
        <w:t>Graphen</w:t>
      </w:r>
      <w:bookmarkEnd w:id="22"/>
      <w:r w:rsidR="00D94118">
        <w:t>struktur</w:t>
      </w:r>
      <w:bookmarkEnd w:id="23"/>
    </w:p>
    <w:p w:rsidR="002D6FD7" w:rsidRDefault="002D6FD7" w:rsidP="0064641C">
      <w:r>
        <w:t>Es gibt eine Vielzahl von Datenstrukturen: Von einfachen Listen über Tabellen und Baumstrukturen hin zu Graphen</w:t>
      </w:r>
      <w:r w:rsidR="00DF286E">
        <w:t>.</w:t>
      </w:r>
      <w:r>
        <w:t xml:space="preserve"> Die komplexeren Datenformate sind </w:t>
      </w:r>
      <w:r w:rsidR="00DF286E">
        <w:t>in der Regel die</w:t>
      </w:r>
      <w:r>
        <w:t xml:space="preserve"> Obermenge der einfacheren. Graphen</w:t>
      </w:r>
      <w:r w:rsidR="00DF286E">
        <w:t xml:space="preserve"> stehen in der Hierarchie ganz oben und</w:t>
      </w:r>
      <w:r>
        <w:t xml:space="preserve"> können alle einfacheren Datenformate abbilden und </w:t>
      </w:r>
      <w:r w:rsidR="00F847E7">
        <w:t xml:space="preserve">verlustfrei </w:t>
      </w:r>
      <w:r>
        <w:t xml:space="preserve">integrieren. </w:t>
      </w:r>
    </w:p>
    <w:p w:rsidR="0064641C" w:rsidRDefault="002D6FD7" w:rsidP="0064641C">
      <w:r>
        <w:t>Ein einfaches Gedankenexperiment zeigt dies: Sobald zwei Baumstrukturen miteinander verbunden werden erhält man entweder zwei</w:t>
      </w:r>
      <w:r w:rsidR="00F847E7">
        <w:t xml:space="preserve"> getrennte</w:t>
      </w:r>
      <w:r>
        <w:t xml:space="preserve"> Bäume die keine Gemeinsamkeiten haben oder aber die Baumstruktur wird durch zirkuläre Referenzen aufgelöst und man erhält einen Graphen</w:t>
      </w:r>
      <w:r w:rsidR="009D57F3">
        <w:rPr>
          <w:rStyle w:val="Funotenzeichen"/>
        </w:rPr>
        <w:footnoteReference w:id="18"/>
      </w:r>
      <w:r>
        <w:t>. Umgekehrt kann jedoch jede Baumstruktur in einem Graphen abgebildet werden</w:t>
      </w:r>
      <w:r w:rsidR="00DF286E">
        <w:t>, da ein B</w:t>
      </w:r>
      <w:r>
        <w:t xml:space="preserve">aum nur eine spezielle Form </w:t>
      </w:r>
      <w:r w:rsidR="00DF286E">
        <w:t>eines</w:t>
      </w:r>
      <w:r>
        <w:t xml:space="preserve"> Graphen</w:t>
      </w:r>
      <w:r w:rsidR="00DF286E">
        <w:t xml:space="preserve"> ist</w:t>
      </w:r>
      <w:r>
        <w:t>.</w:t>
      </w:r>
    </w:p>
    <w:p w:rsidR="00F847E7" w:rsidRDefault="007F2A42" w:rsidP="0064641C">
      <w:r>
        <w:t xml:space="preserve">Man könnte die These aufstellen, dass die meisten Strukturen in der Welt graphenorientiert sind, wie etwa </w:t>
      </w:r>
      <w:r w:rsidR="00AE773F">
        <w:t>das</w:t>
      </w:r>
      <w:r>
        <w:t xml:space="preserve"> Gehirn, soziale </w:t>
      </w:r>
      <w:r w:rsidR="00AE773F">
        <w:t>Gefüge</w:t>
      </w:r>
      <w:r>
        <w:t>, das Ökosystem. Aus Gründen der Vereinfachung und Abstraktion werden sie auf Bäume und einfachere Strukturen bewusst (oder unbewusst) reduziert.</w:t>
      </w:r>
    </w:p>
    <w:p w:rsidR="00587BB9" w:rsidRDefault="004F0E65" w:rsidP="0064641C">
      <w:r>
        <w:t xml:space="preserve">Doch </w:t>
      </w:r>
      <w:r w:rsidR="00D26D8F">
        <w:t>diese</w:t>
      </w:r>
      <w:r>
        <w:t xml:space="preserve"> Reduktion kann auch problematische Seiten haben: Es </w:t>
      </w:r>
      <w:r w:rsidR="00E9689F">
        <w:t>kommt zu Informationsverlust</w:t>
      </w:r>
      <w:r>
        <w:t xml:space="preserve"> und die Reduktion auf einen kleineren Nenner </w:t>
      </w:r>
      <w:r w:rsidR="00D26D8F">
        <w:t xml:space="preserve">zwingt Design und Strukturentscheidungen auf, die meist subjektiv sind. </w:t>
      </w:r>
      <w:r w:rsidR="00E9689F">
        <w:t>Dabei</w:t>
      </w:r>
      <w:r w:rsidR="00D26D8F">
        <w:t xml:space="preserve"> müssen </w:t>
      </w:r>
      <w:r w:rsidR="00E9689F">
        <w:t xml:space="preserve">oft </w:t>
      </w:r>
      <w:r w:rsidR="00D26D8F">
        <w:t>Einschränkungen in Kauf genommen werden und nachträgliche Änderungen an der Struktur können sehr aufwendig werden.</w:t>
      </w:r>
    </w:p>
    <w:p w:rsidR="00D26D8F" w:rsidRDefault="00AB4F5A" w:rsidP="0064641C">
      <w:r>
        <w:t>Deswegen kann es sehr sinnvoll sein die Komplexität einer Graphenstruktur in Kauf zu nehmen</w:t>
      </w:r>
      <w:r w:rsidR="004A5610">
        <w:t>, vor allem</w:t>
      </w:r>
      <w:r>
        <w:t xml:space="preserve"> wenn die Daten ihrer Natur nach graphenorientiert sind. </w:t>
      </w:r>
    </w:p>
    <w:p w:rsidR="00AB4F5A" w:rsidRDefault="00AB4F5A" w:rsidP="0064641C">
      <w:r>
        <w:lastRenderedPageBreak/>
        <w:t xml:space="preserve">Das Semantic Web ist graphenorientiert. RDF Triples bestehen aus URIs. Sobald mehrere Aussagen (Triples) sich auf </w:t>
      </w:r>
      <w:r w:rsidR="00291547">
        <w:t>den</w:t>
      </w:r>
      <w:r w:rsidR="007908B9">
        <w:t xml:space="preserve"> gleiche</w:t>
      </w:r>
      <w:r w:rsidR="00291547">
        <w:t>n</w:t>
      </w:r>
      <w:r>
        <w:t xml:space="preserve"> URI bezieh</w:t>
      </w:r>
      <w:r w:rsidR="00E9689F">
        <w:t>en</w:t>
      </w:r>
      <w:r w:rsidR="007908B9">
        <w:t xml:space="preserve">, verknüpfen sich diese Aussagen zu einem gerichtetem, benannten </w:t>
      </w:r>
      <w:r w:rsidR="00266C25">
        <w:t>Multigraphen</w:t>
      </w:r>
      <w:r w:rsidR="009D57F3">
        <w:rPr>
          <w:rStyle w:val="Funotenzeichen"/>
        </w:rPr>
        <w:footnoteReference w:id="19"/>
      </w:r>
      <w:r w:rsidR="007908B9">
        <w:t xml:space="preserve">. </w:t>
      </w:r>
    </w:p>
    <w:p w:rsidR="00252AA7" w:rsidRDefault="00252AA7" w:rsidP="0064641C">
      <w:r>
        <w:t>Dazu ist es nicht nötig vorher ein Schema, also eine Struktur festzulegen. Die Struktur entsteht durch die Verknüpfungen und den Beziehungen von selbst und kann organisch mit dem Datenbestand mitwachsen.</w:t>
      </w:r>
    </w:p>
    <w:p w:rsidR="004A5610" w:rsidRDefault="004A5610" w:rsidP="0064641C">
      <w:r>
        <w:t>Da Graphendatenbanken schemalos sind, werden sie meist als NoSQL Datenbank eingeordnet.</w:t>
      </w:r>
    </w:p>
    <w:p w:rsidR="00547ED0" w:rsidRPr="00257D83" w:rsidRDefault="00B259A3" w:rsidP="00547ED0">
      <w:pPr>
        <w:pStyle w:val="berschrift3"/>
      </w:pPr>
      <w:r>
        <w:t>Technischer Hintergrund</w:t>
      </w:r>
    </w:p>
    <w:p w:rsidR="00252AA7" w:rsidRDefault="00252AA7" w:rsidP="00252AA7">
      <w:r>
        <w:t xml:space="preserve">Die Graphenstruktur des Semantic Webs kann über die verschiedenen RDF Serialisierungsformate mit </w:t>
      </w:r>
      <w:r w:rsidR="00E9689F">
        <w:t>einem</w:t>
      </w:r>
      <w:r>
        <w:t xml:space="preserve"> regulären Webserver ausgeliefert werden. Es gibt allerdings auch dedizierte Datenbanken die auf der Triple</w:t>
      </w:r>
      <w:r w:rsidR="000D2CFB">
        <w:t>-</w:t>
      </w:r>
      <w:r>
        <w:t xml:space="preserve">struktur von RDF aufbauen: Triplestores. </w:t>
      </w:r>
    </w:p>
    <w:p w:rsidR="00252AA7" w:rsidRDefault="00252AA7" w:rsidP="00252AA7">
      <w:r>
        <w:t xml:space="preserve">Diese Datenbanken unterstützen </w:t>
      </w:r>
      <w:r w:rsidR="00214875">
        <w:t>üblicherweise die von</w:t>
      </w:r>
      <w:r>
        <w:t xml:space="preserve"> W3C standardisierte</w:t>
      </w:r>
      <w:r w:rsidR="00214875">
        <w:t xml:space="preserve">, </w:t>
      </w:r>
      <w:r w:rsidR="00B1760C">
        <w:t>graphenorientierte</w:t>
      </w:r>
      <w:r>
        <w:t xml:space="preserve"> </w:t>
      </w:r>
      <w:r w:rsidR="00214875">
        <w:t>Abfragesprache</w:t>
      </w:r>
      <w:r>
        <w:t xml:space="preserve"> SPARQL</w:t>
      </w:r>
      <w:r w:rsidR="00AF09B4">
        <w:rPr>
          <w:rStyle w:val="Funotenzeichen"/>
        </w:rPr>
        <w:footnoteReference w:id="20"/>
      </w:r>
      <w:r>
        <w:t xml:space="preserve">. </w:t>
      </w:r>
    </w:p>
    <w:p w:rsidR="00FE723F" w:rsidRDefault="00252AA7" w:rsidP="00FE723F">
      <w:r>
        <w:t xml:space="preserve">Auch unabhängig vom Semantic Web </w:t>
      </w:r>
      <w:r w:rsidR="00FE723F">
        <w:t>gewinnen</w:t>
      </w:r>
      <w:r>
        <w:t xml:space="preserve"> </w:t>
      </w:r>
      <w:r w:rsidR="007B5171">
        <w:t>Graphendatenbanken</w:t>
      </w:r>
      <w:r>
        <w:t xml:space="preserve"> wie Neo4J</w:t>
      </w:r>
      <w:r w:rsidR="009D57F3">
        <w:rPr>
          <w:rStyle w:val="Funotenzeichen"/>
        </w:rPr>
        <w:footnoteReference w:id="21"/>
      </w:r>
      <w:r>
        <w:t xml:space="preserve">  und graphenorientierte </w:t>
      </w:r>
      <w:r w:rsidR="0075454F">
        <w:t>Abfragesprachen</w:t>
      </w:r>
      <w:r>
        <w:t xml:space="preserve"> wie Gremlin</w:t>
      </w:r>
      <w:r w:rsidR="009D57F3">
        <w:rPr>
          <w:rStyle w:val="Funotenzeichen"/>
        </w:rPr>
        <w:footnoteReference w:id="22"/>
      </w:r>
      <w:r>
        <w:t xml:space="preserve"> </w:t>
      </w:r>
      <w:r w:rsidR="00FE723F">
        <w:t>aktuell stark an Popularität.</w:t>
      </w:r>
    </w:p>
    <w:p w:rsidR="00710BCA" w:rsidRPr="00257D83" w:rsidRDefault="00FE723F" w:rsidP="00FE723F">
      <w:pPr>
        <w:pStyle w:val="berschrift2"/>
      </w:pPr>
      <w:r>
        <w:t xml:space="preserve"> </w:t>
      </w:r>
      <w:r w:rsidR="00B259A3">
        <w:t>Trennung von Fakt und Interpretation</w:t>
      </w:r>
    </w:p>
    <w:p w:rsidR="00617CAF" w:rsidRDefault="00617CAF" w:rsidP="00617CAF">
      <w:r>
        <w:t xml:space="preserve">In Abschnitt </w:t>
      </w:r>
      <w:r w:rsidR="000D2CFB">
        <w:fldChar w:fldCharType="begin"/>
      </w:r>
      <w:r w:rsidR="000D2CFB">
        <w:instrText xml:space="preserve"> REF _Ref403147129 \r \h </w:instrText>
      </w:r>
      <w:r w:rsidR="000D2CFB">
        <w:fldChar w:fldCharType="separate"/>
      </w:r>
      <w:r w:rsidR="00E603DC">
        <w:t>2.3</w:t>
      </w:r>
      <w:r w:rsidR="000D2CFB">
        <w:fldChar w:fldCharType="end"/>
      </w:r>
      <w:r>
        <w:t xml:space="preserve"> wurde bereits erwähnt, dass ein Graph kein Schema bzw. Strukturvorgaben benötigt. Dies macht Graphen zu einem relativ neutralen Datenformat, da Fakten nicht vorher transformiert werden müssen um in die Struktur zu passen. Sie können so abgelegt werden wie sie sind. Im schlechtesten Fall ergeben sich viele isolierte Fakten die nicht miteinander in Zusammenhängen stehen, aber es ist möglich sie </w:t>
      </w:r>
      <w:r w:rsidR="00CC123C">
        <w:t>so zu erfassen.</w:t>
      </w:r>
    </w:p>
    <w:p w:rsidR="00CC123C" w:rsidRDefault="00CC123C" w:rsidP="00617CAF">
      <w:r>
        <w:t>Ein Schema kann allerdings Sinn ergeben um Zusammenhänge aufzuzeigen und herzustellen. Im Semantic Web gibt es ein sehr mächtiges Konzept um dies zu erreichen: Ontologien.</w:t>
      </w:r>
    </w:p>
    <w:p w:rsidR="00CC123C" w:rsidRDefault="00CC123C" w:rsidP="00617CAF">
      <w:r>
        <w:t xml:space="preserve">Ontologien </w:t>
      </w:r>
      <w:r w:rsidR="00DE0B1F">
        <w:t>basieren auf der Beschreibungslogik</w:t>
      </w:r>
      <w:r w:rsidR="009D57F3">
        <w:rPr>
          <w:rStyle w:val="Funotenzeichen"/>
        </w:rPr>
        <w:footnoteReference w:id="23"/>
      </w:r>
      <w:r>
        <w:t>. Sie erlauben es auf einer Meta-Ebene die „Struktur der Welt“ zu definieren</w:t>
      </w:r>
      <w:r w:rsidR="00E9689F">
        <w:t>,</w:t>
      </w:r>
      <w:r>
        <w:t xml:space="preserve"> </w:t>
      </w:r>
      <w:r w:rsidR="00E9689F">
        <w:t>anhand</w:t>
      </w:r>
      <w:r>
        <w:t xml:space="preserve"> </w:t>
      </w:r>
      <w:r w:rsidR="00E9689F">
        <w:t>der</w:t>
      </w:r>
      <w:r>
        <w:t xml:space="preserve"> </w:t>
      </w:r>
      <w:r w:rsidR="00E9689F">
        <w:t>neue Ableitungen</w:t>
      </w:r>
      <w:r>
        <w:t xml:space="preserve"> möglich </w:t>
      </w:r>
      <w:r w:rsidR="00E9689F">
        <w:t>werden</w:t>
      </w:r>
      <w:r>
        <w:t>. Dadurch kann aus dem Faktenbestand auch neues, implizi</w:t>
      </w:r>
      <w:r w:rsidR="007A1146">
        <w:t>tes Wissen geschlossen werden.</w:t>
      </w:r>
    </w:p>
    <w:p w:rsidR="00CC123C" w:rsidRDefault="00CC123C" w:rsidP="00617CAF">
      <w:r>
        <w:t xml:space="preserve">Ein interessanter Aspekt, der hier im Fokus stehen soll ist folgender: Da die Fakten ohne Schema gespeichert werden können sind sie (relativ) neutral. </w:t>
      </w:r>
      <w:r w:rsidR="00BA2C70">
        <w:t>Für weitere Interpretation kann eine Ontologie als zusätzliche Ebene darüber gespannt werden. Fakten und Interpretation sind also getrennt. Es ist mög</w:t>
      </w:r>
      <w:r w:rsidR="00BA2C70">
        <w:lastRenderedPageBreak/>
        <w:t xml:space="preserve">lich auf derselben Faktendatenbank unterschiedliche Ontologien zu entwickeln die zu unterschiedlichen Schlussfolgerungen kommen, da sie andere Meinungen und Herangehensweisen vertreten. </w:t>
      </w:r>
    </w:p>
    <w:p w:rsidR="00BA2C70" w:rsidRDefault="00BA2C70" w:rsidP="00617CAF">
      <w:r>
        <w:t xml:space="preserve">Das </w:t>
      </w:r>
      <w:r w:rsidR="00DE0B1F">
        <w:t>s</w:t>
      </w:r>
      <w:r>
        <w:t xml:space="preserve">chlussgefolgerte Wissen kann ebenfalls </w:t>
      </w:r>
      <w:r w:rsidR="00DE0B1F">
        <w:t>getrennt gespeichert werden. Damit kommen wir zu einem sauber getrennten dreiteiligem Prozess: (1</w:t>
      </w:r>
      <w:r w:rsidR="007A1146">
        <w:t>) Faktenwissen wird durch</w:t>
      </w:r>
      <w:r w:rsidR="00DE0B1F">
        <w:t xml:space="preserve"> (2) eine Ontologie interpretiert, woraus (3) neue Schlussfolgerungen entstehen.</w:t>
      </w:r>
    </w:p>
    <w:p w:rsidR="00DE0B1F" w:rsidRDefault="00DE0B1F" w:rsidP="00617CAF">
      <w:r>
        <w:t>Diese Trennung hat einige Vorteile: Es könnte sich herausstellen, dass die Interpretation falsch ist. Wenn nun eine Datenstruktur ein Schema (und damit eine Interpretation) voraussetzt bedeutet dies, dass alle Daten eventuell unter falschen Voraussetzungen erfasst worden sind und damit im schlimmsten Fall unbrauchbar sind. Ist beides getrennt, kann man eine neue Interpretation entwickeln und mit den alten Fakten zu anderen Schlüssen kommen.</w:t>
      </w:r>
    </w:p>
    <w:p w:rsidR="00DE0B1F" w:rsidRDefault="00DE0B1F" w:rsidP="00617CAF">
      <w:r>
        <w:t>Es kommt häufig vor, dass ein Modell über die Zeit wächst. Der Datenspeicherung macht dies aufgrund der Graphenstruktur nichts aus und die Ontologie kann dynamisch mit den Daten mitwachsen und eventuell auch entstehende Inkonsistenzen durch neue Regeln ausbügeln</w:t>
      </w:r>
    </w:p>
    <w:p w:rsidR="00547ED0" w:rsidRPr="00257D83" w:rsidRDefault="00B259A3" w:rsidP="00547ED0">
      <w:pPr>
        <w:pStyle w:val="berschrift3"/>
      </w:pPr>
      <w:r>
        <w:t>Technischer Hintergrund</w:t>
      </w:r>
    </w:p>
    <w:p w:rsidR="00DE1EDE" w:rsidRDefault="00A30F94" w:rsidP="00DE1EDE">
      <w:r>
        <w:t>Auch hier gibt es mehrere W3C Standards: Das einfachere RDF Schema</w:t>
      </w:r>
      <w:r w:rsidR="009D57F3">
        <w:rPr>
          <w:rStyle w:val="Funotenzeichen"/>
        </w:rPr>
        <w:footnoteReference w:id="24"/>
      </w:r>
      <w:r>
        <w:t xml:space="preserve"> (RDFS) hat die Grundlagen gelegt. Für komplexere Ontologien wurde OWL</w:t>
      </w:r>
      <w:r w:rsidR="009D57F3">
        <w:rPr>
          <w:rStyle w:val="Funotenzeichen"/>
        </w:rPr>
        <w:footnoteReference w:id="25"/>
      </w:r>
      <w:r>
        <w:t xml:space="preserve"> entwickelt, dass auch in verschieden Versionen mit unterschiedlicher Aussagestärke und Komplexität existiert.</w:t>
      </w:r>
      <w:r w:rsidR="00DE1EDE">
        <w:t xml:space="preserve"> </w:t>
      </w:r>
    </w:p>
    <w:p w:rsidR="00710BCA" w:rsidRPr="00257D83" w:rsidRDefault="00B259A3" w:rsidP="00DE1EDE">
      <w:pPr>
        <w:pStyle w:val="berschrift2"/>
      </w:pPr>
      <w:r>
        <w:t>Die</w:t>
      </w:r>
      <w:r w:rsidR="00710BCA" w:rsidRPr="00257D83">
        <w:t xml:space="preserve"> Open World Assumption</w:t>
      </w:r>
    </w:p>
    <w:p w:rsidR="00313628" w:rsidRPr="00C66BEA" w:rsidRDefault="00474F30" w:rsidP="00DE1EDE">
      <w:r w:rsidRPr="00C66BEA">
        <w:t>Die OWA, (</w:t>
      </w:r>
      <w:r w:rsidR="00291547">
        <w:t>Open World Assumption</w:t>
      </w:r>
      <w:r w:rsidRPr="00C66BEA">
        <w:t>) ist ein alternatives Konzept zur Closed World Assumption</w:t>
      </w:r>
      <w:bookmarkStart w:id="30" w:name="_GoBack"/>
      <w:bookmarkEnd w:id="30"/>
      <w:r w:rsidR="0025194B" w:rsidRPr="00C66BEA">
        <w:t xml:space="preserve"> (CWA)</w:t>
      </w:r>
      <w:r w:rsidRPr="00C66BEA">
        <w:t xml:space="preserve">. </w:t>
      </w:r>
      <w:r w:rsidR="00DB4F42" w:rsidRPr="00C66BEA">
        <w:t>Die OWA hat als Grundannahme, dass eine Wissensbasis immer potentiell unvollständig ist</w:t>
      </w:r>
      <w:r w:rsidR="009D57F3">
        <w:rPr>
          <w:rStyle w:val="Funotenzeichen"/>
        </w:rPr>
        <w:footnoteReference w:id="26"/>
      </w:r>
      <w:r w:rsidR="00DB4F42" w:rsidRPr="00C66BEA">
        <w:t xml:space="preserve">. </w:t>
      </w:r>
    </w:p>
    <w:p w:rsidR="00474F30" w:rsidRDefault="00DB4F42" w:rsidP="00DE1EDE">
      <w:r w:rsidRPr="00C66BEA">
        <w:t>In einer geschlossenen Welt ist alles „falsch“, was nicht explizit als wahr bekannt und eingetragen ist. In einer offenen Welt</w:t>
      </w:r>
      <w:r>
        <w:t xml:space="preserve"> gilt dieser Rückschluss nicht: Reicht die Datenlage nicht aus um sicher auf richtig oder falsch zu schließen ist das Ergebnis unbekannt</w:t>
      </w:r>
      <w:r w:rsidR="009D57F3">
        <w:rPr>
          <w:rStyle w:val="Funotenzeichen"/>
        </w:rPr>
        <w:footnoteReference w:id="27"/>
      </w:r>
      <w:r w:rsidR="005238EC">
        <w:t>. Alles was nicht ausgeschlossen wurde ist auch möglich.</w:t>
      </w:r>
    </w:p>
    <w:p w:rsidR="0025194B" w:rsidRDefault="0025194B" w:rsidP="00DE1EDE">
      <w:r>
        <w:t xml:space="preserve">Ein Beispiel: Folgender Fakt ist gespeichert: „Peter“ „hat ein Kind“ „Harry“. „Harry“ „hat das Geschlecht“ „männlich“. In einer geschlossenen Welt wird daraus gefolgert, dass er genau ein Kind hat und alle Kinder männlich sind. In einer </w:t>
      </w:r>
      <w:r w:rsidR="00E9689F">
        <w:t>offenen</w:t>
      </w:r>
      <w:r>
        <w:t xml:space="preserve"> Welt kann über beides keine Aussage gemacht werden, da Peter noch mehr Kinder haben könnte</w:t>
      </w:r>
      <w:r w:rsidR="00E9689F">
        <w:t>,</w:t>
      </w:r>
      <w:r>
        <w:t xml:space="preserve"> von denen wir nichts wissen</w:t>
      </w:r>
      <w:r w:rsidR="009D57F3">
        <w:rPr>
          <w:rStyle w:val="Funotenzeichen"/>
        </w:rPr>
        <w:footnoteReference w:id="28"/>
      </w:r>
      <w:r>
        <w:t xml:space="preserve">. </w:t>
      </w:r>
    </w:p>
    <w:p w:rsidR="007144B9" w:rsidRDefault="00DB4F42" w:rsidP="00DE1EDE">
      <w:r>
        <w:lastRenderedPageBreak/>
        <w:t>Die offene Welt Logik ist weniger restriktiv und mehr vermittelnd: Teilen sich etwa zwei Datensätze eine Aussage</w:t>
      </w:r>
      <w:r w:rsidR="00E9689F">
        <w:t>,</w:t>
      </w:r>
      <w:r>
        <w:t xml:space="preserve"> die einmalig sein muss (wie eine I</w:t>
      </w:r>
      <w:r w:rsidR="007A1146">
        <w:t xml:space="preserve">D), so werden diese Datensätze </w:t>
      </w:r>
      <w:r w:rsidR="007144B9">
        <w:t xml:space="preserve">zusammengeführt, sofern </w:t>
      </w:r>
      <w:r w:rsidR="005238EC">
        <w:t>dies nicht vorher ausgeschlossen wurde</w:t>
      </w:r>
      <w:r w:rsidR="007144B9">
        <w:t xml:space="preserve">. </w:t>
      </w:r>
    </w:p>
    <w:p w:rsidR="007144B9" w:rsidRDefault="007144B9" w:rsidP="00DE1EDE">
      <w:r>
        <w:t xml:space="preserve">Dies hat zur Folge, dass die Logik deutlich komplexer werden kann und man mit der Möglichkeit </w:t>
      </w:r>
      <w:r w:rsidR="005238EC">
        <w:t xml:space="preserve">rechnen muss, </w:t>
      </w:r>
      <w:r>
        <w:t xml:space="preserve">kein definitives Ergebnis zu bekommen. Dadurch eignet sich die OWA nicht </w:t>
      </w:r>
      <w:r w:rsidR="005238EC">
        <w:t>sehr</w:t>
      </w:r>
      <w:r>
        <w:t xml:space="preserve"> gut für Systeme</w:t>
      </w:r>
      <w:r w:rsidR="00E9689F">
        <w:t>,</w:t>
      </w:r>
      <w:r>
        <w:t xml:space="preserve"> die bewusst geschlossen sein müssen</w:t>
      </w:r>
      <w:r w:rsidR="005238EC">
        <w:t xml:space="preserve"> und </w:t>
      </w:r>
      <w:r w:rsidR="00E9689F">
        <w:t>„harte“</w:t>
      </w:r>
      <w:r w:rsidR="005238EC">
        <w:t xml:space="preserve"> Validation</w:t>
      </w:r>
      <w:r w:rsidR="00E9689F">
        <w:t xml:space="preserve"> benötigen</w:t>
      </w:r>
      <w:r>
        <w:t>.</w:t>
      </w:r>
    </w:p>
    <w:p w:rsidR="00E9689F" w:rsidRDefault="007144B9" w:rsidP="00DE1EDE">
      <w:r>
        <w:t xml:space="preserve">Doch die OWA </w:t>
      </w:r>
      <w:r w:rsidR="005238EC">
        <w:t xml:space="preserve">spielt ihre Stärken aus, </w:t>
      </w:r>
      <w:r>
        <w:t>wenn es um die Aggregation von Informationen aus sehr unterschiedlichen Quellen geht.</w:t>
      </w:r>
      <w:r w:rsidR="00313628">
        <w:t xml:space="preserve"> </w:t>
      </w:r>
      <w:r>
        <w:t>In der Realität ist Wissen fast immer unvollständig</w:t>
      </w:r>
      <w:r w:rsidR="005238EC">
        <w:t>.</w:t>
      </w:r>
      <w:r w:rsidR="00313628">
        <w:t xml:space="preserve"> Die Rückmeldung, dass ein Sachverhalt unbekannt ist, kann eine wichtige Information sein.</w:t>
      </w:r>
      <w:r w:rsidR="005238EC">
        <w:t xml:space="preserve"> </w:t>
      </w:r>
      <w:r w:rsidR="00313628">
        <w:t>Daten können</w:t>
      </w:r>
      <w:r w:rsidR="00E9689F">
        <w:t xml:space="preserve"> bereits</w:t>
      </w:r>
      <w:r w:rsidR="00313628">
        <w:t xml:space="preserve"> </w:t>
      </w:r>
      <w:r>
        <w:t xml:space="preserve">Wiedersprüche </w:t>
      </w:r>
      <w:r w:rsidR="00313628">
        <w:t xml:space="preserve">enthalten und durch die Zusammenführung verschiedener Quellen </w:t>
      </w:r>
      <w:r w:rsidR="00E9689F">
        <w:t xml:space="preserve">dazu noch neue </w:t>
      </w:r>
      <w:r w:rsidR="00313628">
        <w:t>entstehen</w:t>
      </w:r>
      <w:r>
        <w:t>.</w:t>
      </w:r>
      <w:r w:rsidR="00313628">
        <w:t xml:space="preserve"> </w:t>
      </w:r>
    </w:p>
    <w:p w:rsidR="007144B9" w:rsidRDefault="007144B9" w:rsidP="00DE1EDE">
      <w:r>
        <w:t xml:space="preserve">Ein System, dass </w:t>
      </w:r>
      <w:r w:rsidR="00313628">
        <w:t>Unvollständigkeit und den Umgang mit Widersprüchlichkeiten</w:t>
      </w:r>
      <w:r>
        <w:t xml:space="preserve"> von Anfang an mit in Betracht </w:t>
      </w:r>
      <w:r w:rsidR="00313628">
        <w:t>zieht</w:t>
      </w:r>
      <w:r>
        <w:t xml:space="preserve"> hat kann hier bessere</w:t>
      </w:r>
      <w:r w:rsidR="00E9689F">
        <w:t>, bzw. angemessenere</w:t>
      </w:r>
      <w:r>
        <w:t xml:space="preserve"> Ergebnisse erzielen.</w:t>
      </w:r>
    </w:p>
    <w:p w:rsidR="00710BCA" w:rsidRPr="00257D83" w:rsidRDefault="00B259A3" w:rsidP="00710BCA">
      <w:pPr>
        <w:pStyle w:val="berschrift1"/>
      </w:pPr>
      <w:r>
        <w:t>Schlussbetrachtung</w:t>
      </w:r>
    </w:p>
    <w:bookmarkEnd w:id="2"/>
    <w:p w:rsidR="00A90B7A" w:rsidRDefault="00F766D0" w:rsidP="001D2AC2">
      <w:r>
        <w:t xml:space="preserve">Die einzelnen Paradigmen </w:t>
      </w:r>
      <w:r w:rsidR="00044D21">
        <w:t>konnten im Umfang dieser Arbeit</w:t>
      </w:r>
      <w:r>
        <w:t xml:space="preserve"> natürlich nur oberflächlich angeschnitten</w:t>
      </w:r>
      <w:r w:rsidR="00044D21">
        <w:t xml:space="preserve"> werden,</w:t>
      </w:r>
      <w:r w:rsidR="00CB382B">
        <w:t xml:space="preserve"> denn</w:t>
      </w:r>
      <w:r w:rsidR="00044D21">
        <w:t xml:space="preserve"> jedes ist ein Forschungsbereich für sich. </w:t>
      </w:r>
      <w:r w:rsidR="00A90B7A">
        <w:t>Der Autor hofft, dass der Leser</w:t>
      </w:r>
      <w:r w:rsidR="00CB382B">
        <w:t xml:space="preserve"> einen ersten Überblick und damit</w:t>
      </w:r>
      <w:r w:rsidR="00A90B7A">
        <w:t xml:space="preserve"> einige Gedankenanstöße mitbekommen hat und dadurch sein Repertoire erweitern konnte. </w:t>
      </w:r>
    </w:p>
    <w:p w:rsidR="00CB382B" w:rsidRDefault="00E9689F" w:rsidP="001D2AC2">
      <w:r>
        <w:t xml:space="preserve">Ob sich das Semantic Web durchsetzt und breitere Adoption findet, steht </w:t>
      </w:r>
      <w:r w:rsidR="00CB382B">
        <w:t>zum Zeitpunkt dieser Arbeit</w:t>
      </w:r>
      <w:r>
        <w:t xml:space="preserve"> noch offen. Es ist davon auszugehen, dass die technischen Standards und deren Implementationen sich w</w:t>
      </w:r>
      <w:r w:rsidR="000F6787">
        <w:t xml:space="preserve">eiter ändern werden. Einige </w:t>
      </w:r>
      <w:r>
        <w:t xml:space="preserve">werden vielleicht durch bessere </w:t>
      </w:r>
      <w:r w:rsidR="000F6787">
        <w:t>oder</w:t>
      </w:r>
      <w:r>
        <w:t xml:space="preserve"> einfachere Ansätze ersetzt. </w:t>
      </w:r>
    </w:p>
    <w:p w:rsidR="00E9689F" w:rsidRPr="007F6AEE" w:rsidRDefault="00CB382B" w:rsidP="007F6AEE">
      <w:r>
        <w:t xml:space="preserve">Vielleicht werden einige der hier vorgestellten Konzepte auch in anderen Kontexten Verbreitung finden. Neue Ideen entstehen bekanntlich oft durch die Kombination von bereits vorhandenen Konzepten, </w:t>
      </w:r>
      <w:r w:rsidR="000F6787">
        <w:t>nicht selten</w:t>
      </w:r>
      <w:r>
        <w:t xml:space="preserve"> aus verschiedenen Disziplinen</w:t>
      </w:r>
    </w:p>
    <w:p w:rsidR="00D33FB9" w:rsidRDefault="00D33FB9">
      <w:pPr>
        <w:spacing w:after="0" w:line="240" w:lineRule="auto"/>
        <w:jc w:val="left"/>
        <w:rPr>
          <w:rFonts w:ascii="Roboto Bold" w:hAnsi="Roboto Bold"/>
          <w:kern w:val="28"/>
          <w:sz w:val="32"/>
        </w:rPr>
      </w:pPr>
      <w:r>
        <w:br w:type="page"/>
      </w:r>
    </w:p>
    <w:p w:rsidR="001A7669" w:rsidRDefault="005A3236" w:rsidP="001A7669">
      <w:pPr>
        <w:pStyle w:val="CitaviBibliographyHeading"/>
      </w:pPr>
      <w:r w:rsidRPr="00257D83">
        <w:lastRenderedPageBreak/>
        <w:fldChar w:fldCharType="begin"/>
      </w:r>
      <w:r w:rsidR="001A7669">
        <w:instrText>ADDIN CITAVI.BIBLIOGRAPHY PD94bWwgdmVyc2lvbj0iMS4wIiBlbmNvZGluZz0idXRmLTE2Ij8+PEJpYmxpb2dyYXBoeT48QWRkSW5WZXJzaW9uPjQuNC4wLjI4PC9BZGRJblZlcnNpb24+PElkPjM1NDk0OGRlLTUxYTMtNGI1Yy04YWIxLTQ5MDg3NWZjMGFiZD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TGl0ZXJhdHVydmVyemVpY2huaXM8L1RleHQ+PC9UZXh0VW5pdD48VGV4dFVuaXQ+PEluc2VydFBhcmFncmFwaEFmdGVyPmZhbHNlPC9JbnNlcnRQYXJhZ3JhcGhBZnRlcj48Rm9udE5hbWUgLz48Rm9udFN0eWxlPjxOYW1lPkNpdGF2aSBCaWJsaW9ncmFwaHkgRW50cnk8L05hbWU+PC9Gb250U3R5bGU+PEZvbnRTaXplPjA8L0ZvbnRTaXplPjxSZWFkaW5nT3JkZXI+MDwvUmVhZGluZ09yZGVy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</w:instrText>
      </w:r>
      <w:r w:rsidRPr="00257D83">
        <w:fldChar w:fldCharType="separate"/>
      </w:r>
      <w:bookmarkStart w:id="34" w:name="_CTVBIBLIOGRAPHY1"/>
      <w:bookmarkEnd w:id="34"/>
      <w:r w:rsidR="001A7669">
        <w:t>Literaturverzeichnis</w:t>
      </w:r>
    </w:p>
    <w:p w:rsidR="001A7669" w:rsidRDefault="001A7669" w:rsidP="001A7669">
      <w:pPr>
        <w:pStyle w:val="CitaviBibliographyEntry"/>
      </w:pPr>
      <w:r>
        <w:t>Andy Seaborne; Steven Harris (2013): SPARQL 1.1 Query Language. W3C. Online verf</w:t>
      </w:r>
      <w:r>
        <w:rPr>
          <w:rFonts w:hint="eastAsia"/>
        </w:rPr>
        <w:t>ü</w:t>
      </w:r>
      <w:r>
        <w:t>gbar unter http://www.w3.org/TR/2013/REC-sparql11-query-20130321/, zuletzt aktualisiert am 2013, zuletzt gepr</w:t>
      </w:r>
      <w:r>
        <w:rPr>
          <w:rFonts w:hint="eastAsia"/>
        </w:rPr>
        <w:t>ü</w:t>
      </w:r>
      <w:r>
        <w:t>ft am 14.10.2013.</w:t>
      </w:r>
    </w:p>
    <w:p w:rsidR="001A7669" w:rsidRDefault="001A7669" w:rsidP="001A7669">
      <w:pPr>
        <w:pStyle w:val="CitaviBibliographyEntry"/>
      </w:pPr>
      <w:r>
        <w:t>Antoine Isaac; Ed Summers (2009): SKOS Simple Knowledge Organization System Primer. Hg. v. W3C. Online verf</w:t>
      </w:r>
      <w:r>
        <w:rPr>
          <w:rFonts w:hint="eastAsia"/>
        </w:rPr>
        <w:t>ü</w:t>
      </w:r>
      <w:r>
        <w:t>gbar unter http://www.w3.org/TR/2009/NOTE-skos-primer-20090818/, zuletzt aktualisiert am 18.08.2009, zuletzt gepr</w:t>
      </w:r>
      <w:r>
        <w:rPr>
          <w:rFonts w:hint="eastAsia"/>
        </w:rPr>
        <w:t>ü</w:t>
      </w:r>
      <w:r>
        <w:t>ft am 31.10.2014.</w:t>
      </w:r>
    </w:p>
    <w:p w:rsidR="001A7669" w:rsidRDefault="001A7669" w:rsidP="001A7669">
      <w:pPr>
        <w:pStyle w:val="CitaviBibliographyEntry"/>
      </w:pPr>
      <w:r>
        <w:t>Baader, Franz (2003): The description logic handbook. Theory, implementation, and applications. Cambridge, UK, New York: Cambridge University Press.</w:t>
      </w:r>
    </w:p>
    <w:p w:rsidR="001A7669" w:rsidRDefault="001A7669" w:rsidP="001A7669">
      <w:pPr>
        <w:pStyle w:val="CitaviBibliographyEntry"/>
      </w:pPr>
      <w:r>
        <w:t>Dan Brickley; Ramanathan Guha (2004): RDF Vocabulary Description Language 1.0: RDF Schema. W3C. Online verf</w:t>
      </w:r>
      <w:r>
        <w:rPr>
          <w:rFonts w:hint="eastAsia"/>
        </w:rPr>
        <w:t>ü</w:t>
      </w:r>
      <w:r>
        <w:t>gbar unter http://www.w3.org/TR/2004/REC-rdf-schema-20040210/, zuletzt aktualisiert am 2004, zuletzt gepr</w:t>
      </w:r>
      <w:r>
        <w:rPr>
          <w:rFonts w:hint="eastAsia"/>
        </w:rPr>
        <w:t>ü</w:t>
      </w:r>
      <w:r>
        <w:t>ft am 14.10.2013.</w:t>
      </w:r>
    </w:p>
    <w:p w:rsidR="001A7669" w:rsidRDefault="001A7669" w:rsidP="001A7669">
      <w:pPr>
        <w:pStyle w:val="CitaviBibliographyEntry"/>
      </w:pPr>
      <w:r>
        <w:t>Eric Miller; Frank Manola (2004): RDF Primer. W3C. Online verf</w:t>
      </w:r>
      <w:r>
        <w:rPr>
          <w:rFonts w:hint="eastAsia"/>
        </w:rPr>
        <w:t>ü</w:t>
      </w:r>
      <w:r>
        <w:t>gbar unter http://www.w3.org/TR/2004/REC-rdf-primer-20040210/, zuletzt aktualisiert am 2004, zuletzt gepr</w:t>
      </w:r>
      <w:r>
        <w:rPr>
          <w:rFonts w:hint="eastAsia"/>
        </w:rPr>
        <w:t>ü</w:t>
      </w:r>
      <w:r>
        <w:t>ft am 14.10.2013.</w:t>
      </w:r>
    </w:p>
    <w:p w:rsidR="001A7669" w:rsidRDefault="001A7669" w:rsidP="001A7669">
      <w:pPr>
        <w:pStyle w:val="CitaviBibliographyEntry"/>
      </w:pPr>
      <w:r>
        <w:t>Facebook (2014): Open Graph protocol. Online verf</w:t>
      </w:r>
      <w:r>
        <w:rPr>
          <w:rFonts w:hint="eastAsia"/>
        </w:rPr>
        <w:t>ü</w:t>
      </w:r>
      <w:r>
        <w:t>gbar unter http://ogp.me/, zuletzt aktualisiert am 06.11.2014, zuletzt gepr</w:t>
      </w:r>
      <w:r>
        <w:rPr>
          <w:rFonts w:hint="eastAsia"/>
        </w:rPr>
        <w:t>ü</w:t>
      </w:r>
      <w:r>
        <w:t>ft am 25.10.2014.</w:t>
      </w:r>
    </w:p>
    <w:p w:rsidR="001A7669" w:rsidRDefault="001A7669" w:rsidP="001A7669">
      <w:pPr>
        <w:pStyle w:val="CitaviBibliographyEntry"/>
      </w:pPr>
      <w:r>
        <w:t>Frank G. Halasz (1990): The Dexter Hypertext Reference Model.</w:t>
      </w:r>
    </w:p>
    <w:p w:rsidR="001A7669" w:rsidRDefault="001A7669" w:rsidP="001A7669">
      <w:pPr>
        <w:pStyle w:val="CitaviBibliographyEntry"/>
      </w:pPr>
      <w:r>
        <w:t>Gavin Carothers; Eric Prud</w:t>
      </w:r>
      <w:r>
        <w:rPr>
          <w:rFonts w:hint="eastAsia"/>
        </w:rPr>
        <w:t>’</w:t>
      </w:r>
      <w:r>
        <w:t>hommeaux (2013): Turtle. W3C. Online verf</w:t>
      </w:r>
      <w:r>
        <w:rPr>
          <w:rFonts w:hint="eastAsia"/>
        </w:rPr>
        <w:t>ü</w:t>
      </w:r>
      <w:r>
        <w:t>gbar unter http://www.w3.org/TR/2013/CR-turtle-20130219/, zuletzt aktualisiert am 2013, zuletzt gepr</w:t>
      </w:r>
      <w:r>
        <w:rPr>
          <w:rFonts w:hint="eastAsia"/>
        </w:rPr>
        <w:t>ü</w:t>
      </w:r>
      <w:r>
        <w:t>ft am 18.10.2013.</w:t>
      </w:r>
    </w:p>
    <w:p w:rsidR="001A7669" w:rsidRDefault="001A7669" w:rsidP="001A7669">
      <w:pPr>
        <w:pStyle w:val="CitaviBibliographyEntry"/>
      </w:pPr>
      <w:r>
        <w:t>Google Inc.; Yahoo Inc.; Microsoft Corporation; Yandex: schema.org. Online verf</w:t>
      </w:r>
      <w:r>
        <w:rPr>
          <w:rFonts w:hint="eastAsia"/>
        </w:rPr>
        <w:t>ü</w:t>
      </w:r>
      <w:r>
        <w:t>gbar unter http://schema.org/, zuletzt gepr</w:t>
      </w:r>
      <w:r>
        <w:rPr>
          <w:rFonts w:hint="eastAsia"/>
        </w:rPr>
        <w:t>ü</w:t>
      </w:r>
      <w:r>
        <w:t>ft am 24.10.201407.11.2014.</w:t>
      </w:r>
    </w:p>
    <w:p w:rsidR="001A7669" w:rsidRDefault="001A7669" w:rsidP="001A7669">
      <w:pPr>
        <w:pStyle w:val="CitaviBibliographyEntry"/>
      </w:pPr>
      <w:r>
        <w:t>Hendrik Arndt (2006): Integrierte Informationsarchitektur. Die erfolgreiche Konzeption professioneller Websites: Springer.</w:t>
      </w:r>
    </w:p>
    <w:p w:rsidR="001A7669" w:rsidRDefault="001A7669" w:rsidP="001A7669">
      <w:pPr>
        <w:pStyle w:val="CitaviBibliographyEntry"/>
      </w:pPr>
      <w:r>
        <w:t>Hitzler, Pascal (2007): The semantic web. Grundlagen. Berlin, Heidelberg, New York, NY: Springer (Lecture notes in computer science, Vol. 4825). Online verf</w:t>
      </w:r>
      <w:r>
        <w:rPr>
          <w:rFonts w:hint="eastAsia"/>
        </w:rPr>
        <w:t>ü</w:t>
      </w:r>
      <w:r>
        <w:t>gbar unter http://dx.doi.org/10.1007/978-3-540-33994-6.</w:t>
      </w:r>
    </w:p>
    <w:p w:rsidR="001A7669" w:rsidRDefault="001A7669" w:rsidP="001A7669">
      <w:pPr>
        <w:pStyle w:val="CitaviBibliographyEntry"/>
      </w:pPr>
      <w:r>
        <w:t>Ian Hickson (2014): HTML Microdata. Hg. v. W3C. Online verf</w:t>
      </w:r>
      <w:r>
        <w:rPr>
          <w:rFonts w:hint="eastAsia"/>
        </w:rPr>
        <w:t>ü</w:t>
      </w:r>
      <w:r>
        <w:t>gbar unter http://www.w3.org/TR/microdata/, zuletzt aktualisiert am 23.06.2014, zuletzt gepr</w:t>
      </w:r>
      <w:r>
        <w:rPr>
          <w:rFonts w:hint="eastAsia"/>
        </w:rPr>
        <w:t>ü</w:t>
      </w:r>
      <w:r>
        <w:t>ft am 24.10.2014.</w:t>
      </w:r>
    </w:p>
    <w:p w:rsidR="001A7669" w:rsidRDefault="001A7669" w:rsidP="001A7669">
      <w:pPr>
        <w:pStyle w:val="CitaviBibliographyEntry"/>
      </w:pPr>
      <w:r>
        <w:t>Manu Sporny (2013): HTML+RDFa 1.1. W3C. Online verf</w:t>
      </w:r>
      <w:r>
        <w:rPr>
          <w:rFonts w:hint="eastAsia"/>
        </w:rPr>
        <w:t>ü</w:t>
      </w:r>
      <w:r>
        <w:t>gbar unter http://www.w3.org/TR/2013/REC-html-rdfa-20130822/, zuletzt aktualisiert am 2013, zuletzt gepr</w:t>
      </w:r>
      <w:r>
        <w:rPr>
          <w:rFonts w:hint="eastAsia"/>
        </w:rPr>
        <w:t>ü</w:t>
      </w:r>
      <w:r>
        <w:t>ft am 14.10.2013.</w:t>
      </w:r>
    </w:p>
    <w:p w:rsidR="001A7669" w:rsidRDefault="001A7669" w:rsidP="001A7669">
      <w:pPr>
        <w:pStyle w:val="CitaviBibliographyEntry"/>
      </w:pPr>
      <w:r>
        <w:t>Manu Sporny et al (2014): JSON-LD 1.0. Hg. v. W3C. Online verf</w:t>
      </w:r>
      <w:r>
        <w:rPr>
          <w:rFonts w:hint="eastAsia"/>
        </w:rPr>
        <w:t>ü</w:t>
      </w:r>
      <w:r>
        <w:t>gbar unter http://www.w3.org/TR/json-ld/, zuletzt aktualisiert am 16.01.2014, zuletzt gepr</w:t>
      </w:r>
      <w:r>
        <w:rPr>
          <w:rFonts w:hint="eastAsia"/>
        </w:rPr>
        <w:t>ü</w:t>
      </w:r>
      <w:r>
        <w:t>ft am 24.10.2014.</w:t>
      </w:r>
    </w:p>
    <w:p w:rsidR="001A7669" w:rsidRDefault="001A7669" w:rsidP="001A7669">
      <w:pPr>
        <w:pStyle w:val="CitaviBibliographyEntry"/>
      </w:pPr>
      <w:r>
        <w:t>Markus Kr</w:t>
      </w:r>
      <w:r>
        <w:rPr>
          <w:rFonts w:hint="eastAsia"/>
        </w:rPr>
        <w:t>ö</w:t>
      </w:r>
      <w:r>
        <w:t>tzsch; Franti</w:t>
      </w:r>
      <w:r>
        <w:rPr>
          <w:rFonts w:hint="eastAsia"/>
        </w:rPr>
        <w:t>š</w:t>
      </w:r>
      <w:r>
        <w:t>ek Simanc</w:t>
      </w:r>
      <w:r>
        <w:rPr>
          <w:rFonts w:hint="eastAsia"/>
        </w:rPr>
        <w:t>í</w:t>
      </w:r>
      <w:r>
        <w:t>k; Ian Horrocks (2014): Description Logics.</w:t>
      </w:r>
    </w:p>
    <w:p w:rsidR="001A7669" w:rsidRDefault="001A7669" w:rsidP="001A7669">
      <w:pPr>
        <w:pStyle w:val="CitaviBibliographyEntry"/>
      </w:pPr>
      <w:r>
        <w:t>Markus Kr</w:t>
      </w:r>
      <w:r>
        <w:rPr>
          <w:rFonts w:hint="eastAsia"/>
        </w:rPr>
        <w:t>ö</w:t>
      </w:r>
      <w:r>
        <w:t>tzsch; Pascal Hitzler; Bijan Parsia; Peter Patel-Schneider; Sebastian Rudolph (2012): OWL 2 Web Ontology Language Primer (Second Edition). W3C. Online verf</w:t>
      </w:r>
      <w:r>
        <w:rPr>
          <w:rFonts w:hint="eastAsia"/>
        </w:rPr>
        <w:t>ü</w:t>
      </w:r>
      <w:r>
        <w:t>gbar unter http://www.w3.org/TR/2012/REC-owl2-primer-20121211/, zuletzt aktualisiert am 2012, zuletzt gepr</w:t>
      </w:r>
      <w:r>
        <w:rPr>
          <w:rFonts w:hint="eastAsia"/>
        </w:rPr>
        <w:t>ü</w:t>
      </w:r>
      <w:r>
        <w:t>ft am 14.10.2013.</w:t>
      </w:r>
    </w:p>
    <w:p w:rsidR="001A7669" w:rsidRDefault="001A7669" w:rsidP="001A7669">
      <w:pPr>
        <w:pStyle w:val="CitaviBibliographyEntry"/>
      </w:pPr>
      <w:r>
        <w:t>Michael K. Bergman (2009): The Open World Assumption: Elephant in the Room. Online verf</w:t>
      </w:r>
      <w:r>
        <w:rPr>
          <w:rFonts w:hint="eastAsia"/>
        </w:rPr>
        <w:t>ü</w:t>
      </w:r>
      <w:r>
        <w:t>gbar unter http://www.mkbergman.com/852/the-open-world-assumption-elephant-in-the-room/, zuletzt aktualisiert am 21.12.2009, zuletzt gepr</w:t>
      </w:r>
      <w:r>
        <w:rPr>
          <w:rFonts w:hint="eastAsia"/>
        </w:rPr>
        <w:t>ü</w:t>
      </w:r>
      <w:r>
        <w:t>ft am 01.11.2014.</w:t>
      </w:r>
    </w:p>
    <w:p w:rsidR="001A7669" w:rsidRDefault="001A7669" w:rsidP="001A7669">
      <w:pPr>
        <w:pStyle w:val="CitaviBibliographyEntry"/>
      </w:pPr>
      <w:r>
        <w:t>Nelson, T. H. (1965): Complex information processing, S. 84</w:t>
      </w:r>
      <w:r>
        <w:rPr>
          <w:rFonts w:hint="eastAsia"/>
        </w:rPr>
        <w:t>–</w:t>
      </w:r>
      <w:r>
        <w:t>100. DOI: 10.1145/800197.806036.</w:t>
      </w:r>
    </w:p>
    <w:p w:rsidR="001A7669" w:rsidRDefault="001A7669" w:rsidP="001A7669">
      <w:pPr>
        <w:pStyle w:val="CitaviBibliographyEntry"/>
      </w:pPr>
      <w:r>
        <w:t>O'Regan, Gerard (2012): A brief history of computing. 2nd ed. London, New York: Springer.</w:t>
      </w:r>
    </w:p>
    <w:p w:rsidR="001A7669" w:rsidRDefault="001A7669" w:rsidP="001A7669">
      <w:pPr>
        <w:pStyle w:val="CitaviBibliographyEntry"/>
      </w:pPr>
      <w:r>
        <w:t>Sankar, Shyam (2012): The rise of human-computer cooperation. Online verf</w:t>
      </w:r>
      <w:r>
        <w:rPr>
          <w:rFonts w:hint="eastAsia"/>
        </w:rPr>
        <w:t>ü</w:t>
      </w:r>
      <w:r>
        <w:t>gbar unter http://www.ted.com/talks/shyam_sankar_the_rise_of_human_computer_cooperation?language=en, zuletzt aktualisiert am 2012, zuletzt gepr</w:t>
      </w:r>
      <w:r>
        <w:rPr>
          <w:rFonts w:hint="eastAsia"/>
        </w:rPr>
        <w:t>ü</w:t>
      </w:r>
      <w:r>
        <w:t>ft am 31.10.2014.</w:t>
      </w:r>
    </w:p>
    <w:p w:rsidR="001A7669" w:rsidRDefault="001A7669" w:rsidP="001A7669">
      <w:pPr>
        <w:pStyle w:val="CitaviBibliographyEntry"/>
      </w:pPr>
      <w:r>
        <w:t>Tim Berners-Lee (2009): The next web. Hg. v. L. L.C. TED. Online verf</w:t>
      </w:r>
      <w:r>
        <w:rPr>
          <w:rFonts w:hint="eastAsia"/>
        </w:rPr>
        <w:t>ü</w:t>
      </w:r>
      <w:r>
        <w:t>gbar unter http://www.ted.com/talks/tim_berners_lee_on_the_next_web.html, zuletzt aktualisiert am M</w:t>
      </w:r>
      <w:r>
        <w:rPr>
          <w:rFonts w:hint="eastAsia"/>
        </w:rPr>
        <w:t>ä</w:t>
      </w:r>
      <w:r>
        <w:t>rz 2009, zuletzt gepr</w:t>
      </w:r>
      <w:r>
        <w:rPr>
          <w:rFonts w:hint="eastAsia"/>
        </w:rPr>
        <w:t>ü</w:t>
      </w:r>
      <w:r>
        <w:t>ft am 08.10.2013.</w:t>
      </w:r>
    </w:p>
    <w:p w:rsidR="001A7669" w:rsidRDefault="001A7669" w:rsidP="001A7669">
      <w:pPr>
        <w:pStyle w:val="CitaviBibliographyEntry"/>
      </w:pPr>
      <w:r>
        <w:t>Tim Berners-Lee; W3C/MIT; R. Fielding; Day Software; L. Masinter; Adobe Systems (2005): Uniform Resource Identifier (URI): Generic Syntax. Hg. v. IETF. Online verf</w:t>
      </w:r>
      <w:r>
        <w:rPr>
          <w:rFonts w:hint="eastAsia"/>
        </w:rPr>
        <w:t>ü</w:t>
      </w:r>
      <w:r>
        <w:t>gbar unter http://tools.ietf.org/html/rfc3986, zuletzt aktualisiert am 2005, zuletzt gepr</w:t>
      </w:r>
      <w:r>
        <w:rPr>
          <w:rFonts w:hint="eastAsia"/>
        </w:rPr>
        <w:t>ü</w:t>
      </w:r>
      <w:r>
        <w:t>ft am 31.10.2014.</w:t>
      </w:r>
    </w:p>
    <w:p w:rsidR="005A3236" w:rsidRPr="00257D83" w:rsidRDefault="001A7669" w:rsidP="001A7669">
      <w:pPr>
        <w:pStyle w:val="CitaviBibliographyEntry"/>
      </w:pPr>
      <w:r>
        <w:t>Wikipedia-Autoren, siehe Versionsgeschichte (2013): Resource Description Framework - Wikipedia, the free encyclopedia. Hg. v. Wikipedia. Online verf</w:t>
      </w:r>
      <w:r>
        <w:rPr>
          <w:rFonts w:hint="eastAsia"/>
        </w:rPr>
        <w:t>ü</w:t>
      </w:r>
      <w:r>
        <w:t xml:space="preserve">gbar unter </w:t>
      </w:r>
      <w:r>
        <w:lastRenderedPageBreak/>
        <w:t>http://en.wikipedia.org/w/index.php?oldid=580735405, zuletzt aktualisiert am 08.11.2013, zuletzt gepr</w:t>
      </w:r>
      <w:r>
        <w:rPr>
          <w:rFonts w:hint="eastAsia"/>
        </w:rPr>
        <w:t>ü</w:t>
      </w:r>
      <w:r>
        <w:t>ft am 12.11.2013.</w:t>
      </w:r>
      <w:r w:rsidR="005A3236" w:rsidRPr="00257D83">
        <w:fldChar w:fldCharType="end"/>
      </w:r>
    </w:p>
    <w:sectPr w:rsidR="005A3236" w:rsidRPr="00257D83" w:rsidSect="00C207BB">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18" w:right="2665" w:bottom="1418" w:left="2665" w:header="720" w:footer="720" w:gutter="0"/>
      <w:cols w:space="720"/>
      <w:titlePg/>
      <w:docGrid w:linePitch="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35213" w:rsidRDefault="00535213">
      <w:pPr>
        <w:spacing w:line="240" w:lineRule="auto"/>
      </w:pPr>
      <w:r>
        <w:separator/>
      </w:r>
    </w:p>
  </w:endnote>
  <w:endnote w:type="continuationSeparator" w:id="0">
    <w:p w:rsidR="00535213" w:rsidRDefault="005352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Roboto Slab Light">
    <w:panose1 w:val="00000000000000000000"/>
    <w:charset w:val="00"/>
    <w:family w:val="roman"/>
    <w:notTrueType/>
    <w:pitch w:val="default"/>
  </w:font>
  <w:font w:name="Roboto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Roboto Light">
    <w:panose1 w:val="00000000000000000000"/>
    <w:charset w:val="00"/>
    <w:family w:val="roman"/>
    <w:notTrueType/>
    <w:pitch w:val="default"/>
  </w:font>
  <w:font w:name="Roboto Thi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Roboto Slab">
    <w:panose1 w:val="00000000000000000000"/>
    <w:charset w:val="00"/>
    <w:family w:val="auto"/>
    <w:pitch w:val="variable"/>
    <w:sig w:usb0="E00002FF" w:usb1="5000205B" w:usb2="00000020" w:usb3="00000000" w:csb0="000001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Roboto">
    <w:panose1 w:val="00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56C3" w:rsidRDefault="00C156C3">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56C3" w:rsidRDefault="00C156C3">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56C3" w:rsidRDefault="00C156C3">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35213" w:rsidRPr="000125F9" w:rsidRDefault="00535213" w:rsidP="000125F9">
      <w:pPr>
        <w:spacing w:line="240" w:lineRule="auto"/>
        <w:rPr>
          <w:color w:val="D9D9D9" w:themeColor="background1" w:themeShade="D9"/>
          <w:sz w:val="6"/>
        </w:rPr>
      </w:pPr>
      <w:r w:rsidRPr="00196B41">
        <w:rPr>
          <w:color w:val="D9D9D9" w:themeColor="background1" w:themeShade="D9"/>
          <w:sz w:val="6"/>
        </w:rPr>
        <w:separator/>
      </w:r>
    </w:p>
  </w:footnote>
  <w:footnote w:type="continuationSeparator" w:id="0">
    <w:p w:rsidR="00535213" w:rsidRDefault="00535213">
      <w:pPr>
        <w:spacing w:line="240" w:lineRule="auto"/>
      </w:pPr>
      <w:r>
        <w:continuationSeparator/>
      </w:r>
    </w:p>
  </w:footnote>
  <w:footnote w:id="1">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08ef6b9d-9776-4ab0-b052-da2c1b92b544 PFBsYWNlaG9sZGVyPg0KICA8QWRkSW5WZXJzaW9uPjQuNC4wLjI4PC9BZGRJblZlcnNpb24+DQogIDxJZD4wOGVmNmI5ZC05Nzc2LTRhYjAtYjA1Mi1kYTJjMWI5MmI1NDQ8L0lkPg0KICA8RW50cmllcz4NCiAgICA8RW50cnk+DQogICAgICA8SWQ+MmE5ODkwMTktOTRmYS00M2UxLTk3NGQtOTBmZmNjYjRjZTFjPC9JZD4NCiAgICAgIDxSZWZlcmVuY2VJZD44Y2M3NzdmMC1iZWRhLTRkNDItOGU3YS02YTdiODRmMmZiMTM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pbSBCZXJuZXJzLUxlZSAyMDA5PC9UZXh0Pg0KICAgIDwvVGV4dFVuaXQ+DQogIDwvVGV4dFVuaXRzPg0KPC9QbGFjZWhvbGRlcj4=</w:instrText>
      </w:r>
      <w:r w:rsidRPr="00257D83">
        <w:fldChar w:fldCharType="separate"/>
      </w:r>
      <w:bookmarkStart w:id="1" w:name="_CTVP00108ef6b9d97764ab0b052da2c1b92b544"/>
      <w:r w:rsidR="001A7669">
        <w:t>Tim Berners-Lee 2009</w:t>
      </w:r>
      <w:bookmarkEnd w:id="1"/>
      <w:r w:rsidRPr="00257D83">
        <w:fldChar w:fldCharType="end"/>
      </w:r>
    </w:p>
  </w:footnote>
  <w:footnote w:id="2">
    <w:p w:rsidR="009D57F3" w:rsidRDefault="009D57F3">
      <w:pPr>
        <w:pStyle w:val="Funotentext"/>
      </w:pPr>
      <w:r>
        <w:rPr>
          <w:rStyle w:val="Funotenzeichen"/>
        </w:rPr>
        <w:footnoteRef/>
      </w:r>
      <w:r>
        <w:t xml:space="preserve"> </w:t>
      </w:r>
      <w:r w:rsidRPr="00257D83">
        <w:fldChar w:fldCharType="begin"/>
      </w:r>
      <w:r w:rsidR="001A7669">
        <w:instrText>ADDIN CITAVI.PLACEHOLDER bd3e249d-8686-48ec-84e9-82e8e953f52e PFBsYWNlaG9sZGVyPg0KICA8QWRkSW5WZXJzaW9uPjQuNC4wLjI4PC9BZGRJblZlcnNpb24+DQogIDxJZD5iZDNlMjQ5ZC04Njg2LTQ4ZWMtODRlOS04MmU4ZTk1M2Y1MmU8L0lkPg0KICA8RW50cmllcz4NCiAgICA8RW50cnk+DQogICAgICA8SWQ+MDRiMDg2YmEtOTEzYi00MzgyLWJhODktZWQ1OTEyMjNlYWE5PC9JZD4NCiAgICAgIDxSZWZlcmVuY2VJZD5jMmU3NmE5Ny01NzUxLTRhMjUtOWMyOS04OWI2OGM2YzllM2M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W5rYXIgMjAxMjwvVGV4dD4NCiAgICA8L1RleHRVbml0Pg0KICA8L1RleHRVbml0cz4NCjwvUGxhY2Vob2xkZXI+</w:instrText>
      </w:r>
      <w:r w:rsidRPr="00257D83">
        <w:fldChar w:fldCharType="separate"/>
      </w:r>
      <w:bookmarkStart w:id="4" w:name="_CTVP001bd3e249d868648ec84e982e8e953f52e"/>
      <w:r w:rsidR="001A7669">
        <w:t>Sankar 2012</w:t>
      </w:r>
      <w:bookmarkEnd w:id="4"/>
      <w:r w:rsidRPr="00257D83">
        <w:fldChar w:fldCharType="end"/>
      </w:r>
    </w:p>
  </w:footnote>
  <w:footnote w:id="3">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0cd37c73-fc0f-4334-9ae7-f164c68ab762 PFBsYWNlaG9sZGVyPg0KICA8QWRkSW5WZXJzaW9uPjQuNC4wLjI4PC9BZGRJblZlcnNpb24+DQogIDxJZD4wY2QzN2M3My1mYzBmLTQzMzQtOWFlNy1mMTY0YzY4YWI3NjI8L0lkPg0KICA8RW50cmllcz4NCiAgICA8RW50cnk+DQogICAgICA8SWQ+MGM4MjhhYzktNTc0Ny00MWI2LTg3ZjktMWFjMjczMjc2M2UzPC9JZD4NCiAgICAgIDxSZWZlcmVuY2VJZD45YTgwNDhiMy02OGE5LTQyMWYtYjMwNy01ODI5NDlhNDE1NWI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b29nbGUgSW5jLiBldCBhbC48L1RleHQ+DQogICAgPC9UZXh0VW5pdD4NCiAgPC9UZXh0VW5pdHM+DQo8L1BsYWNlaG9sZGVyPg==</w:instrText>
      </w:r>
      <w:r w:rsidRPr="00257D83">
        <w:fldChar w:fldCharType="separate"/>
      </w:r>
      <w:bookmarkStart w:id="5" w:name="_CTVP0010cd37c73fc0f43349ae7f164c68ab762"/>
      <w:r w:rsidR="001A7669">
        <w:t>Google Inc. et al.</w:t>
      </w:r>
      <w:bookmarkEnd w:id="5"/>
      <w:r w:rsidRPr="00257D83">
        <w:fldChar w:fldCharType="end"/>
      </w:r>
    </w:p>
  </w:footnote>
  <w:footnote w:id="4">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138f9fe5-4587-4453-a741-558e17134e36 PFBsYWNlaG9sZGVyPg0KICA8QWRkSW5WZXJzaW9uPjQuNC4wLjI4PC9BZGRJblZlcnNpb24+DQogIDxJZD4xMzhmOWZlNS00NTg3LTQ0NTMtYTc0MS01NThlMTcxMzRlMzY8L0lkPg0KICA8RW50cmllcz4NCiAgICA8RW50cnk+DQogICAgICA8SWQ+NWJiNThjM2ItNmQ4OS00NWE0LTg2OWQtZWViNDhmY2FiMzk5PC9JZD4NCiAgICAgIDxSZWZlcmVuY2VJZD5iMzY1N2UyNy0zMWNmLTQxMzYtYTRjNC02OWE4ODQ2NGYxZGM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FjZWJvb2sgMjAxNDwvVGV4dD4NCiAgICA8L1RleHRVbml0Pg0KICA8L1RleHRVbml0cz4NCjwvUGxhY2Vob2xkZXI+</w:instrText>
      </w:r>
      <w:r w:rsidRPr="00257D83">
        <w:fldChar w:fldCharType="separate"/>
      </w:r>
      <w:bookmarkStart w:id="6" w:name="_CTVP001138f9fe545874453a741558e17134e36"/>
      <w:r w:rsidR="001A7669">
        <w:t>Facebook 2014</w:t>
      </w:r>
      <w:bookmarkEnd w:id="6"/>
      <w:r w:rsidRPr="00257D83">
        <w:fldChar w:fldCharType="end"/>
      </w:r>
    </w:p>
  </w:footnote>
  <w:footnote w:id="5">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49434ad9-24d6-4549-a879-9e501e5501a4 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nRvaW5lIElzYWFjIHVuZCBFZCBTdW1tZXJzIDIwMDk8L1RleHQ+DQogICAgPC9UZXh0VW5pdD4NCiAgPC9UZXh0VW5pdHM+DQo8L1BsYWNlaG9sZGVyPg==</w:instrText>
      </w:r>
      <w:r w:rsidRPr="00257D83">
        <w:fldChar w:fldCharType="separate"/>
      </w:r>
      <w:bookmarkStart w:id="7" w:name="_CTVP00149434ad924d64549a8799e501e5501a4"/>
      <w:r w:rsidR="001A7669">
        <w:t>Antoine Isaac und Ed Summers 2009</w:t>
      </w:r>
      <w:bookmarkEnd w:id="7"/>
      <w:r w:rsidRPr="00257D83">
        <w:fldChar w:fldCharType="end"/>
      </w:r>
    </w:p>
  </w:footnote>
  <w:footnote w:id="6">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f197651b-c2be-4259-913a-1a1175da501a PFBsYWNlaG9sZGVyPg0KICA8QWRkSW5WZXJzaW9uPjQuNC4wLjI4PC9BZGRJblZlcnNpb24+DQogIDxJZD5mMTk3NjUxYi1jMmJlLTQyNTktOTEzYS0xYTExNzVkYTUwMWE8L0lkPg0KICA8RW50cmllcz4NCiAgICA8RW50cnk+DQogICAgICA8SWQ+YTkzY2YzMjUtOWYwYi00MWE2LTk4N2MtZWVjNWNlZjdiNDc0PC9JZD4NCiAgICAgIDxSZWZlcmVuY2VJZD5kMzE3NmZiNi1lYmI5LTQwZWUtYmQ1NS03NWVjNjQ0ODVkODM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51IFNwb3JueSAyMDEzPC9UZXh0Pg0KICAgIDwvVGV4dFVuaXQ+DQogIDwvVGV4dFVuaXRzPg0KPC9QbGFjZWhvbGRlcj4=</w:instrText>
      </w:r>
      <w:r w:rsidRPr="00257D83">
        <w:fldChar w:fldCharType="separate"/>
      </w:r>
      <w:bookmarkStart w:id="8" w:name="_CTVP001f197651bc2be4259913a1a1175da501a"/>
      <w:r w:rsidR="001A7669">
        <w:t>Manu Sporny 2013</w:t>
      </w:r>
      <w:bookmarkEnd w:id="8"/>
      <w:r w:rsidRPr="00257D83">
        <w:fldChar w:fldCharType="end"/>
      </w:r>
    </w:p>
  </w:footnote>
  <w:footnote w:id="7">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1fa2ed65-1d8f-452c-928b-fae688b21d10 PFBsYWNlaG9sZGVyPg0KICA8QWRkSW5WZXJzaW9uPjQuNC4wLjI4PC9BZGRJblZlcnNpb24+DQogIDxJZD4xZmEyZWQ2NS0xZDhmLTQ1MmMtOTI4Yi1mYWU2ODhiMjFkMTA8L0lkPg0KICA8RW50cmllcz4NCiAgICA8RW50cnk+DQogICAgICA8SWQ+OGZlYmE4YmQtYjc5Zi00NmViLThiODUtMmE5YWQ3MmE2M2Y2PC9JZD4NCiAgICAgIDxSZWZlcmVuY2VJZD4zNDdmZjNkNy05NjQxLTQ2N2ItYjBkNS1lNDE3MmNhOGNhZTI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hbiBIaWNrc29uIDIwMTQ8L1RleHQ+DQogICAgPC9UZXh0VW5pdD4NCiAgPC9UZXh0VW5pdHM+DQo8L1BsYWNlaG9sZGVyPg==</w:instrText>
      </w:r>
      <w:r w:rsidRPr="00257D83">
        <w:fldChar w:fldCharType="separate"/>
      </w:r>
      <w:bookmarkStart w:id="9" w:name="_CTVP0011fa2ed651d8f452c928bfae688b21d10"/>
      <w:r w:rsidR="001A7669">
        <w:t>Ian Hickson 2014</w:t>
      </w:r>
      <w:bookmarkEnd w:id="9"/>
      <w:r w:rsidRPr="00257D83">
        <w:fldChar w:fldCharType="end"/>
      </w:r>
    </w:p>
  </w:footnote>
  <w:footnote w:id="8">
    <w:p w:rsidR="00291547" w:rsidRPr="00291547" w:rsidRDefault="00291547">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d6e94177-0c43-485d-a21b-9b80839eb2c6 PFBsYWNlaG9sZGVyPg0KICA8QWRkSW5WZXJzaW9uPjQuNC4wLjI4PC9BZGRJblZlcnNpb24+DQogIDxJZD5kNmU5NDE3Ny0wYzQzLTQ4NWQtYTIxYi05YjgwODM5ZWIyYzY8L0lkPg0KICA8RW50cmllcz4NCiAgICA8RW50cnk+DQogICAgICA8SWQ+ZWUwNWQ1OTItZDI4Mi00MGIxLThhYmYtNzdhOWQxYTRjZjEyPC9JZD4NCiAgICAgIDxSZWZlcmVuY2VJZD5hMDczNGIwYS1hMWRjLTRkOWYtODNkOC1hNTAwNjhlZTQ1NWE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bnUgU3Bvcm55IGV0IGFsIDIwMTQ8L1RleHQ+DQogICAgPC9UZXh0VW5pdD4NCiAgPC9UZXh0VW5pdHM+DQo8L1BsYWNlaG9sZGVyPg==</w:instrText>
      </w:r>
      <w:r w:rsidRPr="00257D83">
        <w:fldChar w:fldCharType="separate"/>
      </w:r>
      <w:bookmarkStart w:id="10" w:name="_CTVP001d6e941770c43485da21b9b80839eb2c6"/>
      <w:r w:rsidR="001A7669">
        <w:t>Manu Sporny et al 2014</w:t>
      </w:r>
      <w:bookmarkEnd w:id="10"/>
      <w:r w:rsidRPr="00257D83">
        <w:fldChar w:fldCharType="end"/>
      </w:r>
    </w:p>
  </w:footnote>
  <w:footnote w:id="9">
    <w:p w:rsidR="00233FCC" w:rsidRPr="00233FCC" w:rsidRDefault="00233FCC">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f30913ea-e0cf-481f-b581-8e275a2bc8a1 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hdmluIENhcm90aGVycyB1bmQgRXJpYyBQcnVk4oCZaG9tbWVhdXggMjAxMzwvVGV4dD4NCiAgICA8L1RleHRVbml0Pg0KICA8L1RleHRVbml0cz4NCjwvUGxhY2Vob2xkZXI+</w:instrText>
      </w:r>
      <w:r w:rsidRPr="00257D83">
        <w:fldChar w:fldCharType="separate"/>
      </w:r>
      <w:bookmarkStart w:id="11" w:name="_CTVP001f30913eae0cf481fb5818e275a2bc8a1"/>
      <w:r w:rsidR="001A7669">
        <w:t>Gavin Carothers und Eric Prud</w:t>
      </w:r>
      <w:r w:rsidR="001A7669">
        <w:rPr>
          <w:rFonts w:hint="eastAsia"/>
        </w:rPr>
        <w:t>’</w:t>
      </w:r>
      <w:r w:rsidR="001A7669">
        <w:t>hommeaux 2013</w:t>
      </w:r>
      <w:bookmarkEnd w:id="11"/>
      <w:r w:rsidRPr="00257D83">
        <w:fldChar w:fldCharType="end"/>
      </w:r>
    </w:p>
  </w:footnote>
  <w:footnote w:id="10">
    <w:p w:rsidR="00440CC5" w:rsidRPr="00440CC5" w:rsidRDefault="00440CC5">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deec05e7-d2a6-4eed-bce3-3efc28c4fca0 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yaWMgTWlsbGVyIHVuZCBGcmFuayBNYW5vbGEgMjAwNDwvVGV4dD4NCiAgICA8L1RleHRVbml0Pg0KICA8L1RleHRVbml0cz4NCjwvUGxhY2Vob2xkZXI+</w:instrText>
      </w:r>
      <w:r w:rsidRPr="00257D83">
        <w:fldChar w:fldCharType="separate"/>
      </w:r>
      <w:bookmarkStart w:id="12" w:name="_CTVP001deec05e7d2a64eedbce33efc28c4fca0"/>
      <w:r w:rsidR="001A7669">
        <w:t>Eric Miller und Frank Manola 2004</w:t>
      </w:r>
      <w:bookmarkEnd w:id="12"/>
      <w:r w:rsidRPr="00257D83">
        <w:fldChar w:fldCharType="end"/>
      </w:r>
    </w:p>
  </w:footnote>
  <w:footnote w:id="11">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d97fce61-c1cc-435c-80c2-b8cc857205f7 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ydSZWdhbiAyMDEyLCBTLiAxMDI8L1RleHQ+DQogICAgPC9UZXh0VW5pdD4NCiAgPC9UZXh0VW5pdHM+DQo8L1BsYWNlaG9sZGVyPg==</w:instrText>
      </w:r>
      <w:r>
        <w:fldChar w:fldCharType="separate"/>
      </w:r>
      <w:bookmarkStart w:id="14" w:name="_CTVP001d97fce61c1cc435c80c2b8cc857205f7"/>
      <w:r w:rsidR="001A7669">
        <w:t>O'Regan 2012, S. 102</w:t>
      </w:r>
      <w:bookmarkEnd w:id="14"/>
      <w:r>
        <w:fldChar w:fldCharType="end"/>
      </w:r>
    </w:p>
  </w:footnote>
  <w:footnote w:id="12">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8fd7e345-4568-4437-9e56-6edbf8d01faa PFBsYWNlaG9sZGVyPg0KICA8QWRkSW5WZXJzaW9uPjQuNC4wLjI4PC9BZGRJblZlcnNpb24+DQogIDxJZD44ZmQ3ZTM0NS00NTY4LTQ0MzctOWU1Ni02ZWRiZjhkMDFmYWE8L0lkPg0KICA8RW50cmllcz4NCiAgICA8RW50cnk+DQogICAgICA8SWQ+ODI5NWVhZWQtMDc5NC00M2JhLWJiYjAtYjQzOTk3OGUyMjllPC9JZD4NCiAgICAgIDxSZWZlcmVuY2VJZD41YzljY2IxNy05ZDQ2LTQ5NTQtYTJiMy0yNTE0MGI5M2RkYWQ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mVsc29uIDE5NjU8L1RleHQ+DQogICAgPC9UZXh0VW5pdD4NCiAgPC9UZXh0VW5pdHM+DQo8L1BsYWNlaG9sZGVyPg==</w:instrText>
      </w:r>
      <w:r>
        <w:fldChar w:fldCharType="separate"/>
      </w:r>
      <w:bookmarkStart w:id="15" w:name="_CTVP0018fd7e345456844379e566edbf8d01faa"/>
      <w:r w:rsidR="001A7669">
        <w:t>Nelson 1965</w:t>
      </w:r>
      <w:bookmarkEnd w:id="15"/>
      <w:r>
        <w:fldChar w:fldCharType="end"/>
      </w:r>
    </w:p>
  </w:footnote>
  <w:footnote w:id="13">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2653e615-c456-4616-bfd3-f59231ed7546 PFBsYWNlaG9sZGVyPg0KICA8QWRkSW5WZXJzaW9uPjQuNC4wLjI4PC9BZGRJblZlcnNpb24+DQogIDxJZD4yNjUzZTYxNS1jNDU2LTQ2MTYtYmZkMy1mNTkyMzFlZDc1NDY8L0lkPg0KICA8RW50cmllcz4NCiAgICA8RW50cnk+DQogICAgICA8SWQ+ZjFlMzkwMDQtZTkxZC00ZWVlLThkYjgtMWU5YjY0NjNlODM5PC9JZD4NCiAgICAgIDxRdW90YXRpb25UeXBlPlN1bW1hcnk8L1F1b3RhdGlvblR5cGU+DQogICAgICA8UmVmZXJlbmNlSWQ+MzY2ZTcxZmEtNDAwZC00ZDA2LTliMTEtN2E5ZTUxZDhlYzc2PC9SZWZlcmVuY2VJZD4NCiAgICAgIDxTdGFydFBhZ2U+OTwvU3RhcnRQYWdl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cmFuayBHLiBIYWxhc3ogMTk5MCwgUy4gOTwvVGV4dD4NCiAgICA8L1RleHRVbml0Pg0KICA8L1RleHRVbml0cz4NCjwvUGxhY2Vob2xkZXI+</w:instrText>
      </w:r>
      <w:r>
        <w:fldChar w:fldCharType="separate"/>
      </w:r>
      <w:bookmarkStart w:id="16" w:name="_CTVP0012653e615c4564616bfd3f59231ed7546"/>
      <w:r w:rsidR="001A7669">
        <w:t>Frank G. Halasz 1990, S. 9</w:t>
      </w:r>
      <w:bookmarkEnd w:id="16"/>
      <w:r>
        <w:fldChar w:fldCharType="end"/>
      </w:r>
    </w:p>
  </w:footnote>
  <w:footnote w:id="14">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c14778e7-6b63-4ef4-85cb-4cbc6e6cd8f0 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ZW5kcmlrIEFybmR0IDIwMDYsIFMuIDE1M+KAkzE1NDwvVGV4dD4NCiAgICA8L1RleHRVbml0Pg0KICA8L1RleHRVbml0cz4NCjwvUGxhY2Vob2xkZXI+</w:instrText>
      </w:r>
      <w:r>
        <w:fldChar w:fldCharType="separate"/>
      </w:r>
      <w:bookmarkStart w:id="17" w:name="_CTVP001c14778e76b634ef485cb4cbc6e6cd8f0"/>
      <w:r w:rsidR="001A7669">
        <w:t>Hendrik Arndt 2006, S. 153</w:t>
      </w:r>
      <w:r w:rsidR="001A7669">
        <w:rPr>
          <w:rFonts w:hint="eastAsia"/>
        </w:rPr>
        <w:t>–</w:t>
      </w:r>
      <w:r w:rsidR="001A7669">
        <w:t>154</w:t>
      </w:r>
      <w:bookmarkEnd w:id="17"/>
      <w:r>
        <w:fldChar w:fldCharType="end"/>
      </w:r>
    </w:p>
  </w:footnote>
  <w:footnote w:id="15">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2d370a13-3f82-47b6-b145-d225e0f7a32e PFBsYWNlaG9sZGVyPg0KICA8QWRkSW5WZXJzaW9uPjQuNC4wLjI4PC9BZGRJblZlcnNpb24+DQogIDxJZD4yZDM3MGExMy0zZjgyLTQ3YjYtYjE0NS1kMjI1ZTBmN2EzMmU8L0lkPg0KICA8RW50cmllcz4NCiAgICA8RW50cnk+DQogICAgICA8SWQ+NjQ2Y2U4NTQtYzkxZC00NTYwLThiNjEtZWFmOWZlNmRkOGQ0PC9JZD4NCiAgICAgIDxRdW90YXRpb25UeXBlPkRpcmVjdFF1b3RhdGlvbjwvUXVvdGF0aW9uVHlwZT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CAgPExvY2F0aW9uPg0KICAgICAgICAgICAgPEFkZHJlc3M+MTA5LCBNYXNpbnRlciBldCBhbCAxMTEwMjAxNCAtIFVuaWZvcm0gUmVzb3VyY2UgSWRlbnRpZmllciBVUkkucGRm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sIFczQy9NSVQgZXQgYWwuIDIwMDUg4oCTIFVuaWZvcm0gUmVzb3VyY2UgSWRlbnRpZmllciBVUkk8L1Nob3J0VGl0bGU+DQogICAgICAgIDxUaXRsZT5Vbmlmb3JtIFJlc291cmNlIElkZW50aWZpZXIgKFVSSSk6IEdlbmVyaWMgU3ludGF4PC9UaXRsZT4NCiAgICAgIDwvUmVmZXJlbmNlPg0KICAgIDwvRW50cnk+DQogIDwvRW50cmllcz4NCiAgPFRleHQ+VGltIEJlcm5lcnMtTGVlIGV0IGFsLiAyMD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pbSBCZXJuZXJzLUxlZSBldCBhbC4gMjAwNTwvVGV4dD4NCiAgICA8L1RleHRVbml0Pg0KICA8L1RleHRVbml0cz4NCjwvUGxhY2Vob2xkZXI+</w:instrText>
      </w:r>
      <w:r>
        <w:fldChar w:fldCharType="separate"/>
      </w:r>
      <w:bookmarkStart w:id="19" w:name="_CTVP0012d370a133f8247b6b145d225e0f7a32e"/>
      <w:r w:rsidR="001A7669">
        <w:t>Tim Berners-Lee et al. 2005</w:t>
      </w:r>
      <w:bookmarkEnd w:id="19"/>
      <w:r>
        <w:fldChar w:fldCharType="end"/>
      </w:r>
    </w:p>
  </w:footnote>
  <w:footnote w:id="16">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18e0d915-2bf3-4ed9-9124-8dcc3889098a PFBsYWNlaG9sZGVyPg0KICA8QWRkSW5WZXJzaW9uPjQuNC4wLjI4PC9BZGRJblZlcnNpb24+DQogIDxJZD4xOGUwZDkxNS0yYmYzLTRlZDktOTEyNC04ZGNjMzg4OTA5OGE8L0lkPg0KICA8RW50cmllcz4NCiAgICA8RW50cnk+DQogICAgICA8SWQ+M2Y0YmNjNjgtNDc0My00YjU0LWJlYmYtNjg2MGI1OTk2ZTJhPC9JZD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CAgPExvY2F0aW9uPg0KICAgICAgICAgICAgPEFkZHJlc3M+MTA5LCBNYXNpbnRlciBldCBhbCAxMTEwMjAxNCAtIFVuaWZvcm0gUmVzb3VyY2UgSWRlbnRpZmllciBVUkkucGRm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sIFczQy9NSVQgZXQgYWwuIDIwMDUg4oCTIFVuaWZvcm0gUmVzb3VyY2UgSWRlbnRpZmllciBVUkk8L1Nob3J0VGl0bGU+DQogICAgICAgIDxUaXRsZT5Vbmlmb3JtIFJlc291cmNlIElkZW50aWZpZXIgKFVSSSk6IEdlbmVyaWMgU3ludGF4PC9UaXRsZT4NCiAgICAgIDwvUmVmZXJlbmNlPg0KICAgIDwvRW50cnk+DQogIDwvRW50cmllcz4NCiAgPFRleHQ+VGltIEJlcm5lcnMtTGVlIGV0IGFsLiAyMD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pbSBCZXJuZXJzLUxlZSBldCBhbC4gMjAwNTwvVGV4dD4NCiAgICA8L1RleHRVbml0Pg0KICA8L1RleHRVbml0cz4NCjwvUGxhY2Vob2xkZXI+</w:instrText>
      </w:r>
      <w:r>
        <w:fldChar w:fldCharType="separate"/>
      </w:r>
      <w:bookmarkStart w:id="20" w:name="_CTVP00118e0d9152bf34ed991248dcc3889098a"/>
      <w:r w:rsidR="001A7669">
        <w:t>Tim Berners-Lee et al. 2005</w:t>
      </w:r>
      <w:bookmarkEnd w:id="20"/>
      <w:r>
        <w:fldChar w:fldCharType="end"/>
      </w:r>
    </w:p>
  </w:footnote>
  <w:footnote w:id="17">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ddedffe9-19f6-4fdb-8cdf-839bc7bcf81f PFBsYWNlaG9sZGVyPg0KICA8QWRkSW5WZXJzaW9uPjQuNC4wLjI4PC9BZGRJblZlcnNpb24+DQogIDxJZD5kZGVkZmZlOS0xOWY2LTRmZGItOGNkZi04MzliYzdiY2Y4MWY8L0lkPg0KICA8RW50cmllcz4NCiAgICA8RW50cnk+DQogICAgICA8SWQ+YmIzNzEyMWItNTIxMS00YzExLWI4ZGMtZWIzZTczYTRlODBhPC9JZD4NCiAgICAgIDxSZWZlcmVuY2VJZD4zNjZlNzFmYS00MDBkLTRkMDYtOWIxMS03YTllNTFkOGVjN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cmFuayBHLiBIYWxhc3ogMTk5MDwvVGV4dD4NCiAgICA8L1RleHRVbml0Pg0KICA8L1RleHRVbml0cz4NCjwvUGxhY2Vob2xkZXI+</w:instrText>
      </w:r>
      <w:r>
        <w:fldChar w:fldCharType="separate"/>
      </w:r>
      <w:bookmarkStart w:id="21" w:name="_CTVP001ddedffe919f64fdb8cdf839bc7bcf81f"/>
      <w:r w:rsidR="001A7669">
        <w:t>Frank G. Halasz 1990</w:t>
      </w:r>
      <w:bookmarkEnd w:id="21"/>
      <w:r>
        <w:fldChar w:fldCharType="end"/>
      </w:r>
    </w:p>
  </w:footnote>
  <w:footnote w:id="18">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36e0079f-dceb-464f-a4b0-64fd9a6498bc PFBsYWNlaG9sZGVyPg0KICA8QWRkSW5WZXJzaW9uPjQuNC4wLjI4PC9BZGRJblZlcnNpb24+DQogIDxJZD4zNmUwMDc5Zi1kY2ViLTQ2NGYtYTRiMC02NGZkOWE2NDk4YmM8L0lkPg0KICA8RW50cmllcz4NCiAgICA8RW50cnk+DQogICAgICA8SWQ+YjE5ODFmYTAtZDFlNi00YjEyLWE4ZTMtMDkzMjk5ZjcyMDhhPC9JZD4NCiAgICAgIDxRdW90YXRpb25UeXBlPkRpcmVjdFF1b3RhdGlvbjwvUXVvdGF0aW9uVHlwZT4NCiAgICAgIDxSZWZlcmVuY2VJZD4zNjZlODE4Ny02NGFmLTQ3NmItYTc0Zi00NzZkNTQ1NDZlZGE8L1JlZmVyZW5jZUlkPg0KICAgICAgPFN0YXJ0UGFnZT40MzwvU3RhcnRQYWdl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aXR6bGVyIDIwMDcsIFMuIDQzPC9UZXh0Pg0KICAgIDwvVGV4dFVuaXQ+DQogIDwvVGV4dFVuaXRzPg0KPC9QbGFjZWhvbGRlcj4=</w:instrText>
      </w:r>
      <w:r>
        <w:fldChar w:fldCharType="separate"/>
      </w:r>
      <w:bookmarkStart w:id="24" w:name="_CTVP00136e0079fdceb464fa4b064fd9a6498bc"/>
      <w:r w:rsidR="001A7669">
        <w:t>Hitzler 2007, S. 43</w:t>
      </w:r>
      <w:bookmarkEnd w:id="24"/>
      <w:r>
        <w:fldChar w:fldCharType="end"/>
      </w:r>
    </w:p>
  </w:footnote>
  <w:footnote w:id="19">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07599af4-4447-4a1b-be6b-3e0bb0f1c7bb PFBsYWNlaG9sZGVyPg0KICA8QWRkSW5WZXJzaW9uPjQuNC4wLjI4PC9BZGRJblZlcnNpb24+DQogIDxJZD4wNzU5OWFmNC00NDQ3LTRhMWItYmU2Yi0zZTBiYjBmMWM3YmI8L0lkPg0KICA8RW50cmllcz4NCiAgICA8RW50cnk+DQogICAgICA8SWQ+YzE4NzIzNjktOTViYi00NDMwLWI3MDctYWZkYjAxNmE3ZmRjPC9JZD4NCiAgICAgIDxRdW90YXRpb25UeXBlPkRpcmVjdFF1b3RhdGlvbjwvUXVvdGF0aW9uVHlwZT4NCiAgICAgIDxSZWZlcmVuY2VJZD5iMDZlOTc2Zi01MWJhLTRkYjctYTM1Yi1iYmJlNzE1ZmVlZTQ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aWtpcGVkaWEtQXV0b3JlbiAyMDEzPC9UZXh0Pg0KICAgIDwvVGV4dFVuaXQ+DQogIDwvVGV4dFVuaXRzPg0KPC9QbGFjZWhvbGRlcj4=</w:instrText>
      </w:r>
      <w:r>
        <w:fldChar w:fldCharType="separate"/>
      </w:r>
      <w:bookmarkStart w:id="25" w:name="_CTVP00107599af444474a1bbe6b3e0bb0f1c7bb"/>
      <w:r w:rsidR="001A7669">
        <w:t>Wikipedia-Autoren 2013</w:t>
      </w:r>
      <w:bookmarkEnd w:id="25"/>
      <w:r>
        <w:fldChar w:fldCharType="end"/>
      </w:r>
    </w:p>
  </w:footnote>
  <w:footnote w:id="20">
    <w:p w:rsidR="00AF09B4" w:rsidRPr="00AF09B4" w:rsidRDefault="00AF09B4">
      <w:pPr>
        <w:pStyle w:val="Funotentext"/>
        <w:rPr>
          <w:rFonts w:asciiTheme="minorHAnsi" w:hAnsiTheme="minorHAnsi"/>
        </w:rPr>
      </w:pPr>
      <w:r>
        <w:rPr>
          <w:rStyle w:val="Funotenzeichen"/>
        </w:rPr>
        <w:footnoteRef/>
      </w:r>
      <w:r>
        <w:t xml:space="preserve"> </w:t>
      </w:r>
      <w:r>
        <w:fldChar w:fldCharType="begin"/>
      </w:r>
      <w:r w:rsidR="001A7669">
        <w:instrText>ADDIN CITAVI.PLACEHOLDER 0eed4b10-695c-4b1b-b165-8ab0fa05b478 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5keSBTZWFib3JuZSB1bmQgU3RldmVuIEhhcnJpcyAyMDEzPC9UZXh0Pg0KICAgIDwvVGV4dFVuaXQ+DQogIDwvVGV4dFVuaXRzPg0KPC9QbGFjZWhvbGRlcj4=</w:instrText>
      </w:r>
      <w:r>
        <w:fldChar w:fldCharType="separate"/>
      </w:r>
      <w:bookmarkStart w:id="26" w:name="_CTVP0010eed4b10695c4b1bb1658ab0fa05b478"/>
      <w:r w:rsidR="001A7669">
        <w:t>Andy Seaborne und Steven Harris 2013</w:t>
      </w:r>
      <w:bookmarkEnd w:id="26"/>
      <w:r>
        <w:fldChar w:fldCharType="end"/>
      </w:r>
    </w:p>
  </w:footnote>
  <w:footnote w:id="21">
    <w:p w:rsidR="009D57F3" w:rsidRPr="009D57F3" w:rsidRDefault="009D57F3">
      <w:pPr>
        <w:pStyle w:val="Funotentext"/>
        <w:rPr>
          <w:rFonts w:asciiTheme="minorHAnsi" w:hAnsiTheme="minorHAnsi"/>
        </w:rPr>
      </w:pPr>
      <w:r>
        <w:rPr>
          <w:rStyle w:val="Funotenzeichen"/>
        </w:rPr>
        <w:footnoteRef/>
      </w:r>
      <w:r>
        <w:t xml:space="preserve"> </w:t>
      </w:r>
      <w:hyperlink r:id="rId1" w:history="1">
        <w:r w:rsidRPr="00291547">
          <w:rPr>
            <w:rStyle w:val="Hyperlink"/>
          </w:rPr>
          <w:t>http://neo4j.com/</w:t>
        </w:r>
      </w:hyperlink>
    </w:p>
  </w:footnote>
  <w:footnote w:id="22">
    <w:p w:rsidR="009D57F3" w:rsidRPr="009D57F3" w:rsidRDefault="009D57F3">
      <w:pPr>
        <w:pStyle w:val="Funotentext"/>
        <w:rPr>
          <w:rFonts w:asciiTheme="minorHAnsi" w:hAnsiTheme="minorHAnsi"/>
        </w:rPr>
      </w:pPr>
      <w:r>
        <w:rPr>
          <w:rStyle w:val="Funotenzeichen"/>
        </w:rPr>
        <w:footnoteRef/>
      </w:r>
      <w:r>
        <w:t xml:space="preserve"> </w:t>
      </w:r>
      <w:hyperlink r:id="rId2" w:history="1">
        <w:r w:rsidRPr="00BA392E">
          <w:rPr>
            <w:rStyle w:val="Hyperlink"/>
          </w:rPr>
          <w:t>https://github.com/tinkerpop/gremlin/wiki</w:t>
        </w:r>
      </w:hyperlink>
    </w:p>
  </w:footnote>
  <w:footnote w:id="23">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0161d448-8842-450f-a28c-37e9d319d0c0 PFBsYWNlaG9sZGVyPg0KICA8QWRkSW5WZXJzaW9uPjQuNC4wLjI4PC9BZGRJblZlcnNpb24+DQogIDxJZD4wMTYxZDQ0OC04ODQyLTQ1MGYtYTI4Yy0zN2U5ZDMxOWQwYzA8L0lkPg0KICA8RW50cmllcz4NCiAgICA8RW50cnk+DQogICAgICA8SWQ+YWZmNGY2NDYtYmY2Yi00ODJkLWFmOGItNjViZTBjMTM0NmRmPC9JZD4NCiAgICAgIDxSZWZlcmVuY2VJZD4xZjQ4M2I5YS05OTAwLTQ0YzUtODc0OS1mYWZmMDZmMjVjMzg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ya3VzIEtyw7Z0enNjaCBldCBhbC4gMjAxNDwvVGV4dD4NCiAgICA8L1RleHRVbml0Pg0KICA8L1RleHRVbml0cz4NCjwvUGxhY2Vob2xkZXI+</w:instrText>
      </w:r>
      <w:r>
        <w:fldChar w:fldCharType="separate"/>
      </w:r>
      <w:bookmarkStart w:id="27" w:name="_CTVP0010161d4488842450fa28c37e9d319d0c0"/>
      <w:r w:rsidR="001A7669">
        <w:t>Markus Kr</w:t>
      </w:r>
      <w:r w:rsidR="001A7669">
        <w:rPr>
          <w:rFonts w:hint="eastAsia"/>
        </w:rPr>
        <w:t>ö</w:t>
      </w:r>
      <w:r w:rsidR="001A7669">
        <w:t>tzsch et al. 2014</w:t>
      </w:r>
      <w:bookmarkEnd w:id="27"/>
      <w:r>
        <w:fldChar w:fldCharType="end"/>
      </w:r>
    </w:p>
  </w:footnote>
  <w:footnote w:id="24">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d5ae434b-7773-45f8-b893-cb051d2c2f1a 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FuIEJyaWNrbGV5IHVuZCBSYW1hbmF0aGFuIEd1aGEgMjAwNDwvVGV4dD4NCiAgICA8L1RleHRVbml0Pg0KICA8L1RleHRVbml0cz4NCjwvUGxhY2Vob2xkZXI+</w:instrText>
      </w:r>
      <w:r>
        <w:fldChar w:fldCharType="separate"/>
      </w:r>
      <w:bookmarkStart w:id="28" w:name="_CTVP001d5ae434b777345f8b893cb051d2c2f1a"/>
      <w:r w:rsidR="001A7669">
        <w:t>Dan Brickley und Ramanathan Guha 2004</w:t>
      </w:r>
      <w:bookmarkEnd w:id="28"/>
      <w:r>
        <w:fldChar w:fldCharType="end"/>
      </w:r>
    </w:p>
  </w:footnote>
  <w:footnote w:id="25">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c7c15a36-7adb-4bc1-b55a-5c5d44008750 PFBsYWNlaG9sZGVyPg0KICA8QWRkSW5WZXJzaW9uPjQuNC4wLjI4PC9BZGRJblZlcnNpb24+DQogIDxJZD5jN2MxNWEzNi03YWRiLTRiYzEtYjU1YS01YzVkNDQwMDg3NTA8L0lkPg0KICA8RW50cmllcz4NCiAgICA8RW50cnk+DQogICAgICA8SWQ+MWU2ODc1NGYtMzJiZC00ODBiLWJlNzgtZTE3ODM2ZWFjMzM4PC9JZD4NCiAgICAgIDxSZWZlcmVuY2VJZD5iY2EyNGQxYi0zZDk5LTQzMjUtYjk4MS04MzJmNDE1ZmZhYjY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ya3VzIEtyw7Z0enNjaCBldCBhbC4gMjAxMjwvVGV4dD4NCiAgICA8L1RleHRVbml0Pg0KICA8L1RleHRVbml0cz4NCjwvUGxhY2Vob2xkZXI+</w:instrText>
      </w:r>
      <w:r>
        <w:fldChar w:fldCharType="separate"/>
      </w:r>
      <w:bookmarkStart w:id="29" w:name="_CTVP001c7c15a367adb4bc1b55a5c5d44008750"/>
      <w:r w:rsidR="001A7669">
        <w:t>Markus Kr</w:t>
      </w:r>
      <w:r w:rsidR="001A7669">
        <w:rPr>
          <w:rFonts w:hint="eastAsia"/>
        </w:rPr>
        <w:t>ö</w:t>
      </w:r>
      <w:r w:rsidR="001A7669">
        <w:t>tzsch et al. 2012</w:t>
      </w:r>
      <w:bookmarkEnd w:id="29"/>
      <w:r>
        <w:fldChar w:fldCharType="end"/>
      </w:r>
    </w:p>
  </w:footnote>
  <w:footnote w:id="26">
    <w:p w:rsidR="009D57F3" w:rsidRPr="009D57F3" w:rsidRDefault="009D57F3">
      <w:pPr>
        <w:pStyle w:val="Funotentext"/>
        <w:rPr>
          <w:rFonts w:asciiTheme="minorHAnsi" w:hAnsiTheme="minorHAnsi"/>
        </w:rPr>
      </w:pPr>
      <w:r>
        <w:rPr>
          <w:rStyle w:val="Funotenzeichen"/>
        </w:rPr>
        <w:footnoteRef/>
      </w:r>
      <w:r>
        <w:t xml:space="preserve"> </w:t>
      </w:r>
      <w:r w:rsidRPr="00C66BEA">
        <w:fldChar w:fldCharType="begin"/>
      </w:r>
      <w:r w:rsidR="001A7669">
        <w:instrText>ADDIN CITAVI.PLACEHOLDER e4a9c54e-5b7c-48c9-ac39-2cd3bf5c951f 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aXR6bGVyIDIwMDcsIFMuIDE1MDwvVGV4dD4NCiAgICA8L1RleHRVbml0Pg0KICA8L1RleHRVbml0cz4NCjwvUGxhY2Vob2xkZXI+</w:instrText>
      </w:r>
      <w:r w:rsidRPr="00C66BEA">
        <w:fldChar w:fldCharType="separate"/>
      </w:r>
      <w:bookmarkStart w:id="31" w:name="_CTVP001e4a9c54e5b7c48c9ac392cd3bf5c951f"/>
      <w:r w:rsidR="001A7669">
        <w:t>Hitzler 2007, S. 150</w:t>
      </w:r>
      <w:bookmarkEnd w:id="31"/>
      <w:r w:rsidRPr="00C66BEA">
        <w:fldChar w:fldCharType="end"/>
      </w:r>
    </w:p>
  </w:footnote>
  <w:footnote w:id="27">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71b27af8-2a09-41f1-87cb-45c27e40b5f0 PFBsYWNlaG9sZGVyPg0KICA8QWRkSW5WZXJzaW9uPjQuNC4wLjI4PC9BZGRJblZlcnNpb24+DQogIDxJZD43MWIyN2FmOC0yYTA5LTQxZjEtODdjYi00NWMyN2U0MGI1ZjA8L0lkPg0KICA8RW50cmllcz4NCiAgICA8RW50cnk+DQogICAgICA8SWQ+YWFlYmU5OWQtMzMwOS00NTcwLWJlNDYtZjc4NGVlMTc4YTE0PC9JZD4NCiAgICAgIDxSZWZlcmVuY2VJZD45NWM5YjlkMS1jNzAyLTQxZTEtOTZmOS0xZjhkYzc0YWExODg8L1JlZmVyZW5jZUlk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ljaGFlbCBLLiBCZXJnbWFuIDIwMDk8L1RleHQ+DQogICAgPC9UZXh0VW5pdD4NCiAgPC9UZXh0VW5pdHM+DQo8L1BsYWNlaG9sZGVyPg==</w:instrText>
      </w:r>
      <w:r>
        <w:fldChar w:fldCharType="separate"/>
      </w:r>
      <w:bookmarkStart w:id="32" w:name="_CTVP00171b27af82a0941f187cb45c27e40b5f0"/>
      <w:r w:rsidR="001A7669">
        <w:t>Michael K. Bergman 2009</w:t>
      </w:r>
      <w:bookmarkEnd w:id="32"/>
      <w:r>
        <w:fldChar w:fldCharType="end"/>
      </w:r>
    </w:p>
  </w:footnote>
  <w:footnote w:id="28">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6ce62e12-88e1-4c40-ae2f-2db3b59259cd PFBsYWNlaG9sZGVyPg0KICA8QWRkSW5WZXJzaW9uPjQuNC4wLjI4PC9BZGRJblZlcnNpb24+DQogIDxJZD42Y2U2MmUxMi04OGUxLTRjNDAtYWUyZi0yZGIzYjU5MjU5Y2Q8L0lkPg0KICA8RW50cmllcz4NCiAgICA8RW50cnk+DQogICAgICA8RW5kUGFnZT43MzwvRW5kUGFnZT4NCiAgICAgIDxJZD5jMmNkOGIyYi0xOGQzLTQ0OTMtYTUyNC1mYzFiYjUxMTMwMzY8L0lkPg0KICAgICAgPFF1b3RhdGlvblR5cGU+U3VtbWFyeTwvUXVvdGF0aW9uVHlwZT4NCiAgICAgIDxSZWZlcmVuY2VJZD40MTI4NjMwNy04N2IyLTQ2YzktODk5Yy00ZDJkZmMzMDY1YWQ8L1JlZmVyZW5jZUlkPg0KICAgICAgPFN0YXJ0UGFnZT43Mj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YWFkZXIgMjAwMywgUy4gNzLigJM3MzwvVGV4dD4NCiAgICA8L1RleHRVbml0Pg0KICA8L1RleHRVbml0cz4NCjwvUGxhY2Vob2xkZXI+</w:instrText>
      </w:r>
      <w:r>
        <w:fldChar w:fldCharType="separate"/>
      </w:r>
      <w:bookmarkStart w:id="33" w:name="_CTVP0016ce62e1288e14c40ae2f2db3b59259cd"/>
      <w:r w:rsidR="001A7669">
        <w:t>Baader 2003, S. 72</w:t>
      </w:r>
      <w:r w:rsidR="001A7669">
        <w:rPr>
          <w:rFonts w:hint="eastAsia"/>
        </w:rPr>
        <w:t>–</w:t>
      </w:r>
      <w:r w:rsidR="001A7669">
        <w:t>73</w:t>
      </w:r>
      <w:bookmarkEnd w:id="33"/>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56C3" w:rsidRDefault="00C156C3">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28" w:type="dxa"/>
      </w:tblCellMar>
      <w:tblLook w:val="04A0" w:firstRow="1" w:lastRow="0" w:firstColumn="1" w:lastColumn="0" w:noHBand="0" w:noVBand="1"/>
    </w:tblPr>
    <w:tblGrid>
      <w:gridCol w:w="5397"/>
      <w:gridCol w:w="1187"/>
    </w:tblGrid>
    <w:tr w:rsidR="00617CAF" w:rsidTr="00C156C3">
      <w:trPr>
        <w:trHeight w:val="276"/>
      </w:trPr>
      <w:tc>
        <w:tcPr>
          <w:tcW w:w="5397" w:type="dxa"/>
          <w:tcBorders>
            <w:bottom w:val="single" w:sz="4" w:space="0" w:color="D9D9D9" w:themeColor="background1" w:themeShade="D9"/>
          </w:tcBorders>
        </w:tcPr>
        <w:p w:rsidR="00617CAF" w:rsidRDefault="00535213" w:rsidP="00274C32">
          <w:pPr>
            <w:pStyle w:val="KeinLeerraum"/>
          </w:pPr>
          <w:r>
            <w:fldChar w:fldCharType="begin"/>
          </w:r>
          <w:r>
            <w:instrText xml:space="preserve"> STYLEREF "Überschrift 1" \* MERGEFORMAT </w:instrText>
          </w:r>
          <w:r>
            <w:fldChar w:fldCharType="separate"/>
          </w:r>
          <w:r w:rsidR="00FD0D7C">
            <w:rPr>
              <w:noProof/>
            </w:rPr>
            <w:t>Schlussbetrachtung</w:t>
          </w:r>
          <w:r>
            <w:rPr>
              <w:noProof/>
            </w:rPr>
            <w:fldChar w:fldCharType="end"/>
          </w:r>
        </w:p>
      </w:tc>
      <w:tc>
        <w:tcPr>
          <w:tcW w:w="1187" w:type="dxa"/>
          <w:tcBorders>
            <w:bottom w:val="single" w:sz="4" w:space="0" w:color="D9D9D9" w:themeColor="background1" w:themeShade="D9"/>
          </w:tcBorders>
        </w:tcPr>
        <w:p w:rsidR="00617CAF" w:rsidRDefault="00617CAF" w:rsidP="00274C32">
          <w:pPr>
            <w:pStyle w:val="KeinLeerraum"/>
            <w:jc w:val="right"/>
          </w:pPr>
          <w:r w:rsidRPr="00274C32">
            <w:fldChar w:fldCharType="begin"/>
          </w:r>
          <w:r w:rsidRPr="00274C32">
            <w:instrText xml:space="preserve"> PAGE  \* MERGEFORMAT </w:instrText>
          </w:r>
          <w:r w:rsidRPr="00274C32">
            <w:fldChar w:fldCharType="separate"/>
          </w:r>
          <w:r w:rsidR="00FD0D7C">
            <w:rPr>
              <w:noProof/>
            </w:rPr>
            <w:t>11</w:t>
          </w:r>
          <w:r w:rsidRPr="00274C32">
            <w:fldChar w:fldCharType="end"/>
          </w:r>
          <w:r>
            <w:t xml:space="preserve"> / </w:t>
          </w:r>
          <w:r>
            <w:fldChar w:fldCharType="begin"/>
          </w:r>
          <w:r>
            <w:instrText xml:space="preserve"> NUMPAGES  \# "0"  \* MERGEFORMAT </w:instrText>
          </w:r>
          <w:r>
            <w:fldChar w:fldCharType="separate"/>
          </w:r>
          <w:r w:rsidR="00FD0D7C">
            <w:rPr>
              <w:noProof/>
            </w:rPr>
            <w:t>11</w:t>
          </w:r>
          <w:r>
            <w:fldChar w:fldCharType="end"/>
          </w:r>
          <w:r>
            <w:t xml:space="preserve"> </w:t>
          </w:r>
        </w:p>
      </w:tc>
    </w:tr>
  </w:tbl>
  <w:p w:rsidR="00617CAF" w:rsidRPr="00274C32" w:rsidRDefault="00617CAF" w:rsidP="00274C32">
    <w:pPr>
      <w:pStyle w:val="KeinLeerraum"/>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56C3" w:rsidRDefault="00C156C3">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nsid w:val="0720761B"/>
    <w:multiLevelType w:val="hybridMultilevel"/>
    <w:tmpl w:val="4AA4C3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BA02588"/>
    <w:multiLevelType w:val="hybridMultilevel"/>
    <w:tmpl w:val="0B6CA1A8"/>
    <w:lvl w:ilvl="0" w:tplc="35AA0D4A">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4">
    <w:nsid w:val="16295D59"/>
    <w:multiLevelType w:val="singleLevel"/>
    <w:tmpl w:val="0407000F"/>
    <w:lvl w:ilvl="0">
      <w:start w:val="1"/>
      <w:numFmt w:val="decimal"/>
      <w:lvlText w:val="%1."/>
      <w:lvlJc w:val="left"/>
      <w:pPr>
        <w:tabs>
          <w:tab w:val="num" w:pos="360"/>
        </w:tabs>
        <w:ind w:left="360" w:hanging="360"/>
      </w:pPr>
    </w:lvl>
  </w:abstractNum>
  <w:abstractNum w:abstractNumId="15">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1F0F3868"/>
    <w:multiLevelType w:val="singleLevel"/>
    <w:tmpl w:val="0407000F"/>
    <w:lvl w:ilvl="0">
      <w:start w:val="1"/>
      <w:numFmt w:val="decimal"/>
      <w:lvlText w:val="%1."/>
      <w:lvlJc w:val="left"/>
      <w:pPr>
        <w:tabs>
          <w:tab w:val="num" w:pos="360"/>
        </w:tabs>
        <w:ind w:left="360" w:hanging="360"/>
      </w:pPr>
    </w:lvl>
  </w:abstractNum>
  <w:abstractNum w:abstractNumId="17">
    <w:nsid w:val="273C5DF7"/>
    <w:multiLevelType w:val="hybridMultilevel"/>
    <w:tmpl w:val="49220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nsid w:val="449A1693"/>
    <w:multiLevelType w:val="singleLevel"/>
    <w:tmpl w:val="0407000F"/>
    <w:lvl w:ilvl="0">
      <w:start w:val="1"/>
      <w:numFmt w:val="decimal"/>
      <w:lvlText w:val="%1."/>
      <w:lvlJc w:val="left"/>
      <w:pPr>
        <w:tabs>
          <w:tab w:val="num" w:pos="360"/>
        </w:tabs>
        <w:ind w:left="360" w:hanging="360"/>
      </w:pPr>
    </w:lvl>
  </w:abstractNum>
  <w:abstractNum w:abstractNumId="22">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nsid w:val="51A74670"/>
    <w:multiLevelType w:val="hybridMultilevel"/>
    <w:tmpl w:val="3B92C750"/>
    <w:lvl w:ilvl="0" w:tplc="952E6BF0">
      <w:start w:val="1"/>
      <w:numFmt w:val="bullet"/>
      <w:pStyle w:val="Listenabsatz"/>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nsid w:val="59945146"/>
    <w:multiLevelType w:val="singleLevel"/>
    <w:tmpl w:val="0407000F"/>
    <w:lvl w:ilvl="0">
      <w:start w:val="1"/>
      <w:numFmt w:val="decimal"/>
      <w:lvlText w:val="%1."/>
      <w:lvlJc w:val="left"/>
      <w:pPr>
        <w:tabs>
          <w:tab w:val="num" w:pos="360"/>
        </w:tabs>
        <w:ind w:left="360" w:hanging="360"/>
      </w:pPr>
    </w:lvl>
  </w:abstractNum>
  <w:abstractNum w:abstractNumId="26">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nsid w:val="6C362613"/>
    <w:multiLevelType w:val="singleLevel"/>
    <w:tmpl w:val="0407000F"/>
    <w:lvl w:ilvl="0">
      <w:start w:val="1"/>
      <w:numFmt w:val="decimal"/>
      <w:lvlText w:val="%1."/>
      <w:lvlJc w:val="left"/>
      <w:pPr>
        <w:tabs>
          <w:tab w:val="num" w:pos="360"/>
        </w:tabs>
        <w:ind w:left="360" w:hanging="360"/>
      </w:pPr>
    </w:lvl>
  </w:abstractNum>
  <w:abstractNum w:abstractNumId="30">
    <w:nsid w:val="70DF772D"/>
    <w:multiLevelType w:val="singleLevel"/>
    <w:tmpl w:val="0407000F"/>
    <w:lvl w:ilvl="0">
      <w:start w:val="1"/>
      <w:numFmt w:val="decimal"/>
      <w:lvlText w:val="%1."/>
      <w:lvlJc w:val="left"/>
      <w:pPr>
        <w:tabs>
          <w:tab w:val="num" w:pos="360"/>
        </w:tabs>
        <w:ind w:left="360" w:hanging="360"/>
      </w:pPr>
    </w:lvl>
  </w:abstractNum>
  <w:abstractNum w:abstractNumId="31">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3">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2160"/>
        </w:tabs>
        <w:ind w:left="1584" w:hanging="1584"/>
      </w:pPr>
    </w:lvl>
  </w:abstractNum>
  <w:num w:numId="1">
    <w:abstractNumId w:val="33"/>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2"/>
  </w:num>
  <w:num w:numId="13">
    <w:abstractNumId w:val="31"/>
  </w:num>
  <w:num w:numId="14">
    <w:abstractNumId w:val="22"/>
  </w:num>
  <w:num w:numId="15">
    <w:abstractNumId w:val="16"/>
  </w:num>
  <w:num w:numId="16">
    <w:abstractNumId w:val="18"/>
  </w:num>
  <w:num w:numId="17">
    <w:abstractNumId w:val="14"/>
  </w:num>
  <w:num w:numId="18">
    <w:abstractNumId w:val="28"/>
  </w:num>
  <w:num w:numId="19">
    <w:abstractNumId w:val="27"/>
  </w:num>
  <w:num w:numId="20">
    <w:abstractNumId w:val="15"/>
  </w:num>
  <w:num w:numId="21">
    <w:abstractNumId w:val="13"/>
  </w:num>
  <w:num w:numId="22">
    <w:abstractNumId w:val="25"/>
  </w:num>
  <w:num w:numId="23">
    <w:abstractNumId w:val="30"/>
  </w:num>
  <w:num w:numId="24">
    <w:abstractNumId w:val="29"/>
  </w:num>
  <w:num w:numId="25">
    <w:abstractNumId w:val="19"/>
  </w:num>
  <w:num w:numId="26">
    <w:abstractNumId w:val="21"/>
  </w:num>
  <w:num w:numId="27">
    <w:abstractNumId w:val="10"/>
  </w:num>
  <w:num w:numId="28">
    <w:abstractNumId w:val="20"/>
  </w:num>
  <w:num w:numId="29">
    <w:abstractNumId w:val="26"/>
  </w:num>
  <w:num w:numId="30">
    <w:abstractNumId w:val="24"/>
  </w:num>
  <w:num w:numId="31">
    <w:abstractNumId w:val="23"/>
  </w:num>
  <w:num w:numId="32">
    <w:abstractNumId w:val="17"/>
  </w:num>
  <w:num w:numId="33">
    <w:abstractNumId w:val="12"/>
  </w:num>
  <w:num w:numId="34">
    <w:abstractNumId w:val="1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de-DE" w:vendorID="64" w:dllVersion="131078" w:nlCheck="1" w:checkStyle="1"/>
  <w:activeWritingStyle w:appName="MSWord" w:lang="en-US" w:vendorID="64" w:dllVersion="131078" w:nlCheck="1" w:checkStyle="1"/>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23B3"/>
    <w:rsid w:val="000100C5"/>
    <w:rsid w:val="00011658"/>
    <w:rsid w:val="000125F9"/>
    <w:rsid w:val="00013F1E"/>
    <w:rsid w:val="0002761B"/>
    <w:rsid w:val="00032230"/>
    <w:rsid w:val="00032299"/>
    <w:rsid w:val="0003242D"/>
    <w:rsid w:val="00044D21"/>
    <w:rsid w:val="00062D89"/>
    <w:rsid w:val="0006526D"/>
    <w:rsid w:val="00070F2F"/>
    <w:rsid w:val="0007113C"/>
    <w:rsid w:val="00080B9A"/>
    <w:rsid w:val="00082A3C"/>
    <w:rsid w:val="00091301"/>
    <w:rsid w:val="00091659"/>
    <w:rsid w:val="00097B2B"/>
    <w:rsid w:val="000A7C43"/>
    <w:rsid w:val="000C31AB"/>
    <w:rsid w:val="000C7179"/>
    <w:rsid w:val="000D2CFB"/>
    <w:rsid w:val="000D47F3"/>
    <w:rsid w:val="000D637D"/>
    <w:rsid w:val="000E77ED"/>
    <w:rsid w:val="000F0532"/>
    <w:rsid w:val="000F17BC"/>
    <w:rsid w:val="000F6787"/>
    <w:rsid w:val="000F7931"/>
    <w:rsid w:val="00102094"/>
    <w:rsid w:val="0011090F"/>
    <w:rsid w:val="00111AC6"/>
    <w:rsid w:val="0011793A"/>
    <w:rsid w:val="00121393"/>
    <w:rsid w:val="00127D3D"/>
    <w:rsid w:val="001368E7"/>
    <w:rsid w:val="001466F6"/>
    <w:rsid w:val="0014785E"/>
    <w:rsid w:val="0015455F"/>
    <w:rsid w:val="001748AE"/>
    <w:rsid w:val="00176261"/>
    <w:rsid w:val="0017657D"/>
    <w:rsid w:val="00181B47"/>
    <w:rsid w:val="00182780"/>
    <w:rsid w:val="00192E3A"/>
    <w:rsid w:val="00192EA8"/>
    <w:rsid w:val="0019585B"/>
    <w:rsid w:val="00196B41"/>
    <w:rsid w:val="001A7669"/>
    <w:rsid w:val="001C26D8"/>
    <w:rsid w:val="001D2AC2"/>
    <w:rsid w:val="001F1276"/>
    <w:rsid w:val="001F2C68"/>
    <w:rsid w:val="00210325"/>
    <w:rsid w:val="00214875"/>
    <w:rsid w:val="00233FCC"/>
    <w:rsid w:val="00242ABB"/>
    <w:rsid w:val="0025194B"/>
    <w:rsid w:val="00252AA7"/>
    <w:rsid w:val="002538D8"/>
    <w:rsid w:val="0025491C"/>
    <w:rsid w:val="00257D83"/>
    <w:rsid w:val="00261F96"/>
    <w:rsid w:val="00262D8D"/>
    <w:rsid w:val="00265D33"/>
    <w:rsid w:val="00266C25"/>
    <w:rsid w:val="00270CE4"/>
    <w:rsid w:val="0027159E"/>
    <w:rsid w:val="002715AE"/>
    <w:rsid w:val="00274C32"/>
    <w:rsid w:val="002763ED"/>
    <w:rsid w:val="00284FA6"/>
    <w:rsid w:val="002855B9"/>
    <w:rsid w:val="00285AB2"/>
    <w:rsid w:val="00291547"/>
    <w:rsid w:val="00292C9B"/>
    <w:rsid w:val="0029592F"/>
    <w:rsid w:val="002B2CAD"/>
    <w:rsid w:val="002B4BDA"/>
    <w:rsid w:val="002C422A"/>
    <w:rsid w:val="002C6742"/>
    <w:rsid w:val="002D1072"/>
    <w:rsid w:val="002D6FD7"/>
    <w:rsid w:val="002D78E2"/>
    <w:rsid w:val="003027AD"/>
    <w:rsid w:val="00304C96"/>
    <w:rsid w:val="0030522B"/>
    <w:rsid w:val="00306330"/>
    <w:rsid w:val="003066A9"/>
    <w:rsid w:val="00313628"/>
    <w:rsid w:val="00334549"/>
    <w:rsid w:val="003348C9"/>
    <w:rsid w:val="00340216"/>
    <w:rsid w:val="00353EB5"/>
    <w:rsid w:val="00354D50"/>
    <w:rsid w:val="00376DCD"/>
    <w:rsid w:val="00386A5C"/>
    <w:rsid w:val="00391225"/>
    <w:rsid w:val="003A10E4"/>
    <w:rsid w:val="003A13C5"/>
    <w:rsid w:val="003A6946"/>
    <w:rsid w:val="003D053D"/>
    <w:rsid w:val="003D13B7"/>
    <w:rsid w:val="003D3E48"/>
    <w:rsid w:val="003D6316"/>
    <w:rsid w:val="003E1768"/>
    <w:rsid w:val="003E7950"/>
    <w:rsid w:val="004166B1"/>
    <w:rsid w:val="00423937"/>
    <w:rsid w:val="00427DAE"/>
    <w:rsid w:val="00440CC5"/>
    <w:rsid w:val="00440D21"/>
    <w:rsid w:val="0047188C"/>
    <w:rsid w:val="00474F30"/>
    <w:rsid w:val="00480DD1"/>
    <w:rsid w:val="00482B8D"/>
    <w:rsid w:val="004830EB"/>
    <w:rsid w:val="0049030D"/>
    <w:rsid w:val="004A4C57"/>
    <w:rsid w:val="004A5610"/>
    <w:rsid w:val="004B16E6"/>
    <w:rsid w:val="004B4095"/>
    <w:rsid w:val="004B5658"/>
    <w:rsid w:val="004C0BD3"/>
    <w:rsid w:val="004C5B25"/>
    <w:rsid w:val="004D1C84"/>
    <w:rsid w:val="004D60AA"/>
    <w:rsid w:val="004F0E65"/>
    <w:rsid w:val="004F0FB3"/>
    <w:rsid w:val="004F3F6C"/>
    <w:rsid w:val="004F489E"/>
    <w:rsid w:val="00511A4A"/>
    <w:rsid w:val="00516267"/>
    <w:rsid w:val="005214AF"/>
    <w:rsid w:val="005238EC"/>
    <w:rsid w:val="00535213"/>
    <w:rsid w:val="00536592"/>
    <w:rsid w:val="00544079"/>
    <w:rsid w:val="00547ED0"/>
    <w:rsid w:val="00557911"/>
    <w:rsid w:val="00571C95"/>
    <w:rsid w:val="00583AA1"/>
    <w:rsid w:val="00587BB9"/>
    <w:rsid w:val="005921A2"/>
    <w:rsid w:val="00593C83"/>
    <w:rsid w:val="005971D8"/>
    <w:rsid w:val="005A3236"/>
    <w:rsid w:val="005C11E7"/>
    <w:rsid w:val="005C5244"/>
    <w:rsid w:val="005D26BD"/>
    <w:rsid w:val="005D39D9"/>
    <w:rsid w:val="0060289C"/>
    <w:rsid w:val="006041D0"/>
    <w:rsid w:val="00617CAF"/>
    <w:rsid w:val="00617D1C"/>
    <w:rsid w:val="00627D5C"/>
    <w:rsid w:val="00641BD0"/>
    <w:rsid w:val="0064641C"/>
    <w:rsid w:val="00653981"/>
    <w:rsid w:val="0066720C"/>
    <w:rsid w:val="0066763B"/>
    <w:rsid w:val="00673028"/>
    <w:rsid w:val="00677A57"/>
    <w:rsid w:val="006855AC"/>
    <w:rsid w:val="00692FB1"/>
    <w:rsid w:val="006979ED"/>
    <w:rsid w:val="006D45A1"/>
    <w:rsid w:val="006E0EE0"/>
    <w:rsid w:val="006E7110"/>
    <w:rsid w:val="006E7126"/>
    <w:rsid w:val="006F0C49"/>
    <w:rsid w:val="006F0C9A"/>
    <w:rsid w:val="006F48AF"/>
    <w:rsid w:val="0070708B"/>
    <w:rsid w:val="00707D67"/>
    <w:rsid w:val="00710BCA"/>
    <w:rsid w:val="00712239"/>
    <w:rsid w:val="00712DDA"/>
    <w:rsid w:val="00714468"/>
    <w:rsid w:val="007144B9"/>
    <w:rsid w:val="00740AAE"/>
    <w:rsid w:val="00752153"/>
    <w:rsid w:val="0075454F"/>
    <w:rsid w:val="00755264"/>
    <w:rsid w:val="007648E0"/>
    <w:rsid w:val="007908B9"/>
    <w:rsid w:val="007A060E"/>
    <w:rsid w:val="007A1146"/>
    <w:rsid w:val="007A7262"/>
    <w:rsid w:val="007B5171"/>
    <w:rsid w:val="007C4BC9"/>
    <w:rsid w:val="007D05F7"/>
    <w:rsid w:val="007D3976"/>
    <w:rsid w:val="007D6CA4"/>
    <w:rsid w:val="007D7777"/>
    <w:rsid w:val="007F0054"/>
    <w:rsid w:val="007F2A42"/>
    <w:rsid w:val="007F5099"/>
    <w:rsid w:val="007F5248"/>
    <w:rsid w:val="007F6AEE"/>
    <w:rsid w:val="00805892"/>
    <w:rsid w:val="00850752"/>
    <w:rsid w:val="00862DDF"/>
    <w:rsid w:val="00864B67"/>
    <w:rsid w:val="008740E0"/>
    <w:rsid w:val="00886E21"/>
    <w:rsid w:val="00893F77"/>
    <w:rsid w:val="008953FA"/>
    <w:rsid w:val="008B100A"/>
    <w:rsid w:val="008B3577"/>
    <w:rsid w:val="008C44B0"/>
    <w:rsid w:val="008C4EB9"/>
    <w:rsid w:val="008D5326"/>
    <w:rsid w:val="008E5E8E"/>
    <w:rsid w:val="008E6807"/>
    <w:rsid w:val="008F0887"/>
    <w:rsid w:val="008F4644"/>
    <w:rsid w:val="008F4CBE"/>
    <w:rsid w:val="00900890"/>
    <w:rsid w:val="009056D6"/>
    <w:rsid w:val="009060EB"/>
    <w:rsid w:val="00911C4B"/>
    <w:rsid w:val="0091597F"/>
    <w:rsid w:val="00954859"/>
    <w:rsid w:val="00962296"/>
    <w:rsid w:val="00967F65"/>
    <w:rsid w:val="009717C9"/>
    <w:rsid w:val="00974A6D"/>
    <w:rsid w:val="00986594"/>
    <w:rsid w:val="009B320D"/>
    <w:rsid w:val="009B3853"/>
    <w:rsid w:val="009C0060"/>
    <w:rsid w:val="009C75A9"/>
    <w:rsid w:val="009D0A95"/>
    <w:rsid w:val="009D57F3"/>
    <w:rsid w:val="009F12B3"/>
    <w:rsid w:val="00A173E2"/>
    <w:rsid w:val="00A200D3"/>
    <w:rsid w:val="00A20B65"/>
    <w:rsid w:val="00A21C25"/>
    <w:rsid w:val="00A30F94"/>
    <w:rsid w:val="00A40862"/>
    <w:rsid w:val="00A5114A"/>
    <w:rsid w:val="00A524E4"/>
    <w:rsid w:val="00A5676A"/>
    <w:rsid w:val="00A57043"/>
    <w:rsid w:val="00A76086"/>
    <w:rsid w:val="00A8545E"/>
    <w:rsid w:val="00A90B7A"/>
    <w:rsid w:val="00AB4F5A"/>
    <w:rsid w:val="00AC09CB"/>
    <w:rsid w:val="00AC296B"/>
    <w:rsid w:val="00AC40D9"/>
    <w:rsid w:val="00AC7D3C"/>
    <w:rsid w:val="00AD08FD"/>
    <w:rsid w:val="00AD4420"/>
    <w:rsid w:val="00AE773F"/>
    <w:rsid w:val="00AF09B4"/>
    <w:rsid w:val="00AF309C"/>
    <w:rsid w:val="00AF6802"/>
    <w:rsid w:val="00B04DD5"/>
    <w:rsid w:val="00B1760C"/>
    <w:rsid w:val="00B259A3"/>
    <w:rsid w:val="00B2633A"/>
    <w:rsid w:val="00B34A9D"/>
    <w:rsid w:val="00B35E3C"/>
    <w:rsid w:val="00B529BC"/>
    <w:rsid w:val="00B60844"/>
    <w:rsid w:val="00B643FD"/>
    <w:rsid w:val="00B72240"/>
    <w:rsid w:val="00B75DE7"/>
    <w:rsid w:val="00B7628A"/>
    <w:rsid w:val="00B85F3C"/>
    <w:rsid w:val="00BA1564"/>
    <w:rsid w:val="00BA2C70"/>
    <w:rsid w:val="00BA392E"/>
    <w:rsid w:val="00BA60F5"/>
    <w:rsid w:val="00BA7590"/>
    <w:rsid w:val="00BB7E39"/>
    <w:rsid w:val="00BD30DF"/>
    <w:rsid w:val="00BD562F"/>
    <w:rsid w:val="00BE02DE"/>
    <w:rsid w:val="00BE2B85"/>
    <w:rsid w:val="00BE38A6"/>
    <w:rsid w:val="00BE3AA7"/>
    <w:rsid w:val="00BF0354"/>
    <w:rsid w:val="00BF53BB"/>
    <w:rsid w:val="00BF579E"/>
    <w:rsid w:val="00BF7D32"/>
    <w:rsid w:val="00BF7EB9"/>
    <w:rsid w:val="00C105B0"/>
    <w:rsid w:val="00C1349B"/>
    <w:rsid w:val="00C156C3"/>
    <w:rsid w:val="00C207BB"/>
    <w:rsid w:val="00C24E59"/>
    <w:rsid w:val="00C34AB4"/>
    <w:rsid w:val="00C43765"/>
    <w:rsid w:val="00C46F55"/>
    <w:rsid w:val="00C53B32"/>
    <w:rsid w:val="00C66BEA"/>
    <w:rsid w:val="00C73837"/>
    <w:rsid w:val="00C830C4"/>
    <w:rsid w:val="00C910CB"/>
    <w:rsid w:val="00CA59D8"/>
    <w:rsid w:val="00CA6BA5"/>
    <w:rsid w:val="00CA7F2F"/>
    <w:rsid w:val="00CB382B"/>
    <w:rsid w:val="00CB4A50"/>
    <w:rsid w:val="00CB4BDA"/>
    <w:rsid w:val="00CC123C"/>
    <w:rsid w:val="00CC399C"/>
    <w:rsid w:val="00CE0860"/>
    <w:rsid w:val="00CE3FAE"/>
    <w:rsid w:val="00CE73C2"/>
    <w:rsid w:val="00CE7F66"/>
    <w:rsid w:val="00D04595"/>
    <w:rsid w:val="00D14E4C"/>
    <w:rsid w:val="00D22E19"/>
    <w:rsid w:val="00D26D8F"/>
    <w:rsid w:val="00D33FB9"/>
    <w:rsid w:val="00D60D0A"/>
    <w:rsid w:val="00D72954"/>
    <w:rsid w:val="00D72F93"/>
    <w:rsid w:val="00D8343A"/>
    <w:rsid w:val="00D94118"/>
    <w:rsid w:val="00DB4F42"/>
    <w:rsid w:val="00DC7E62"/>
    <w:rsid w:val="00DE0B1F"/>
    <w:rsid w:val="00DE1EDE"/>
    <w:rsid w:val="00DF286E"/>
    <w:rsid w:val="00E016C0"/>
    <w:rsid w:val="00E038FA"/>
    <w:rsid w:val="00E223C9"/>
    <w:rsid w:val="00E25A0E"/>
    <w:rsid w:val="00E32613"/>
    <w:rsid w:val="00E35DA7"/>
    <w:rsid w:val="00E375C7"/>
    <w:rsid w:val="00E46010"/>
    <w:rsid w:val="00E603DC"/>
    <w:rsid w:val="00E64F62"/>
    <w:rsid w:val="00E65758"/>
    <w:rsid w:val="00E83E70"/>
    <w:rsid w:val="00E86561"/>
    <w:rsid w:val="00E86623"/>
    <w:rsid w:val="00E87875"/>
    <w:rsid w:val="00E962F5"/>
    <w:rsid w:val="00E9689F"/>
    <w:rsid w:val="00EA3A03"/>
    <w:rsid w:val="00ED11D6"/>
    <w:rsid w:val="00EF0700"/>
    <w:rsid w:val="00F014B3"/>
    <w:rsid w:val="00F042E1"/>
    <w:rsid w:val="00F05312"/>
    <w:rsid w:val="00F06D77"/>
    <w:rsid w:val="00F16591"/>
    <w:rsid w:val="00F231EE"/>
    <w:rsid w:val="00F26698"/>
    <w:rsid w:val="00F355B1"/>
    <w:rsid w:val="00F5113D"/>
    <w:rsid w:val="00F65FC6"/>
    <w:rsid w:val="00F766D0"/>
    <w:rsid w:val="00F82D97"/>
    <w:rsid w:val="00F847A4"/>
    <w:rsid w:val="00F847E7"/>
    <w:rsid w:val="00FA005C"/>
    <w:rsid w:val="00FC6429"/>
    <w:rsid w:val="00FD0D7C"/>
    <w:rsid w:val="00FD10F8"/>
    <w:rsid w:val="00FD1E57"/>
    <w:rsid w:val="00FE0020"/>
    <w:rsid w:val="00FE05B0"/>
    <w:rsid w:val="00FE47F1"/>
    <w:rsid w:val="00FE65A7"/>
    <w:rsid w:val="00FE723F"/>
    <w:rsid w:val="00FF4AC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7FDF2BE6-76F6-4A97-AAB1-1BD10255F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23937"/>
    <w:pPr>
      <w:spacing w:after="120" w:line="300" w:lineRule="exact"/>
      <w:jc w:val="both"/>
    </w:pPr>
    <w:rPr>
      <w:rFonts w:ascii="Roboto Slab Light" w:hAnsi="Roboto Slab Light"/>
      <w:sz w:val="18"/>
    </w:rPr>
  </w:style>
  <w:style w:type="paragraph" w:styleId="berschrift1">
    <w:name w:val="heading 1"/>
    <w:basedOn w:val="Standard"/>
    <w:next w:val="Standard"/>
    <w:qFormat/>
    <w:rsid w:val="00850752"/>
    <w:pPr>
      <w:keepNext/>
      <w:numPr>
        <w:numId w:val="1"/>
      </w:numPr>
      <w:pBdr>
        <w:bottom w:val="single" w:sz="4" w:space="1" w:color="A6A6A6" w:themeColor="background1" w:themeShade="A6"/>
      </w:pBdr>
      <w:tabs>
        <w:tab w:val="clear" w:pos="680"/>
        <w:tab w:val="num" w:pos="720"/>
      </w:tabs>
      <w:spacing w:before="360" w:after="60" w:line="252" w:lineRule="auto"/>
      <w:ind w:left="720" w:hanging="720"/>
      <w:jc w:val="left"/>
      <w:outlineLvl w:val="0"/>
    </w:pPr>
    <w:rPr>
      <w:rFonts w:ascii="Roboto Bold" w:hAnsi="Roboto Bold"/>
      <w:kern w:val="28"/>
      <w:sz w:val="32"/>
    </w:rPr>
  </w:style>
  <w:style w:type="paragraph" w:styleId="berschrift2">
    <w:name w:val="heading 2"/>
    <w:basedOn w:val="berschrift1"/>
    <w:next w:val="Standard"/>
    <w:qFormat/>
    <w:rsid w:val="00850752"/>
    <w:pPr>
      <w:numPr>
        <w:ilvl w:val="1"/>
      </w:numPr>
      <w:pBdr>
        <w:bottom w:val="dotted" w:sz="4" w:space="1" w:color="A6A6A6" w:themeColor="background1" w:themeShade="A6"/>
      </w:pBdr>
      <w:tabs>
        <w:tab w:val="clear" w:pos="680"/>
        <w:tab w:val="left" w:pos="720"/>
      </w:tabs>
      <w:spacing w:after="40"/>
      <w:ind w:left="720" w:hanging="720"/>
      <w:outlineLvl w:val="1"/>
    </w:pPr>
    <w:rPr>
      <w:sz w:val="28"/>
    </w:rPr>
  </w:style>
  <w:style w:type="paragraph" w:styleId="berschrift3">
    <w:name w:val="heading 3"/>
    <w:basedOn w:val="berschrift2"/>
    <w:next w:val="Standard"/>
    <w:qFormat/>
    <w:rsid w:val="00850752"/>
    <w:pPr>
      <w:numPr>
        <w:ilvl w:val="2"/>
      </w:numPr>
      <w:pBdr>
        <w:bottom w:val="dotted" w:sz="4" w:space="1" w:color="D9D9D9" w:themeColor="background1" w:themeShade="D9"/>
      </w:pBdr>
      <w:tabs>
        <w:tab w:val="clear" w:pos="680"/>
      </w:tabs>
      <w:spacing w:before="320" w:after="20" w:line="320" w:lineRule="exact"/>
      <w:ind w:left="720" w:hanging="720"/>
      <w:outlineLvl w:val="2"/>
    </w:pPr>
    <w:rPr>
      <w:sz w:val="24"/>
    </w:rPr>
  </w:style>
  <w:style w:type="paragraph" w:styleId="berschrift4">
    <w:name w:val="heading 4"/>
    <w:basedOn w:val="berschrift3"/>
    <w:next w:val="Standard"/>
    <w:qFormat/>
    <w:rsid w:val="00A173E2"/>
    <w:pPr>
      <w:numPr>
        <w:ilvl w:val="0"/>
        <w:numId w:val="0"/>
      </w:numPr>
      <w:pBdr>
        <w:bottom w:val="none" w:sz="0" w:space="0" w:color="auto"/>
      </w:pBdr>
      <w:spacing w:before="240" w:after="0" w:line="288" w:lineRule="auto"/>
      <w:outlineLvl w:val="3"/>
    </w:pPr>
    <w:rPr>
      <w:b/>
      <w:sz w:val="22"/>
    </w:rPr>
  </w:style>
  <w:style w:type="paragraph" w:styleId="berschrift5">
    <w:name w:val="heading 5"/>
    <w:basedOn w:val="berschrift4"/>
    <w:next w:val="Standard"/>
    <w:pPr>
      <w:numPr>
        <w:ilvl w:val="4"/>
      </w:numPr>
      <w:ind w:left="720" w:hanging="720"/>
      <w:outlineLvl w:val="4"/>
    </w:pPr>
  </w:style>
  <w:style w:type="paragraph" w:styleId="berschrift6">
    <w:name w:val="heading 6"/>
    <w:basedOn w:val="berschrift5"/>
    <w:next w:val="Standard"/>
    <w:pPr>
      <w:numPr>
        <w:ilvl w:val="5"/>
      </w:numPr>
      <w:ind w:left="720" w:hanging="720"/>
      <w:outlineLvl w:val="5"/>
    </w:pPr>
  </w:style>
  <w:style w:type="paragraph" w:styleId="berschrift7">
    <w:name w:val="heading 7"/>
    <w:basedOn w:val="berschrift6"/>
    <w:next w:val="Standard"/>
    <w:pPr>
      <w:numPr>
        <w:ilvl w:val="6"/>
      </w:numPr>
      <w:ind w:left="720" w:hanging="720"/>
      <w:outlineLvl w:val="6"/>
    </w:pPr>
  </w:style>
  <w:style w:type="paragraph" w:styleId="berschrift8">
    <w:name w:val="heading 8"/>
    <w:basedOn w:val="berschrift7"/>
    <w:next w:val="Standard"/>
    <w:pPr>
      <w:numPr>
        <w:ilvl w:val="7"/>
      </w:numPr>
      <w:ind w:left="720" w:hanging="720"/>
      <w:outlineLvl w:val="7"/>
    </w:pPr>
  </w:style>
  <w:style w:type="paragraph" w:styleId="berschrift9">
    <w:name w:val="heading 9"/>
    <w:basedOn w:val="berschrift8"/>
    <w:next w:val="Standard"/>
    <w:pPr>
      <w:numPr>
        <w:ilvl w:val="8"/>
      </w:numPr>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sid w:val="00B35E3C"/>
    <w:rPr>
      <w:color w:val="auto"/>
      <w:u w:val="non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sid w:val="00262D8D"/>
    <w:rPr>
      <w:sz w:val="16"/>
      <w:vertAlign w:val="superscript"/>
    </w:rPr>
  </w:style>
  <w:style w:type="paragraph" w:styleId="Sprechblasentext">
    <w:name w:val="Balloon Text"/>
    <w:basedOn w:val="Standard"/>
    <w:link w:val="SprechblasentextZchn"/>
    <w:uiPriority w:val="99"/>
    <w:semiHidden/>
    <w:unhideWhenUsed/>
    <w:rsid w:val="006E7126"/>
    <w:pPr>
      <w:spacing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rsid w:val="00AF09B4"/>
    <w:pPr>
      <w:tabs>
        <w:tab w:val="left" w:pos="284"/>
      </w:tabs>
      <w:spacing w:after="0" w:line="240" w:lineRule="auto"/>
      <w:ind w:left="284" w:hanging="284"/>
      <w:jc w:val="left"/>
    </w:pPr>
    <w:rPr>
      <w:rFonts w:ascii="Roboto Light" w:hAnsi="Roboto Light"/>
      <w:sz w:val="14"/>
    </w:rPr>
  </w:style>
  <w:style w:type="paragraph" w:styleId="Kopfzeile">
    <w:name w:val="header"/>
    <w:basedOn w:val="Standard"/>
    <w:semiHidden/>
    <w:rsid w:val="00F65FC6"/>
    <w:pPr>
      <w:tabs>
        <w:tab w:val="right" w:pos="8505"/>
      </w:tabs>
      <w:spacing w:line="240" w:lineRule="auto"/>
    </w:pPr>
    <w:rPr>
      <w:rFonts w:ascii="Roboto Thin" w:hAnsi="Roboto Thin"/>
      <w:caps/>
      <w:color w:val="7F7F7F" w:themeColor="text1" w:themeTint="80"/>
      <w:sz w:val="16"/>
      <w:szCs w:val="18"/>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rsid w:val="000F7931"/>
    <w:pPr>
      <w:pBdr>
        <w:top w:val="single" w:sz="24" w:space="1" w:color="F2F2F2" w:themeColor="background1" w:themeShade="F2"/>
        <w:left w:val="single" w:sz="24" w:space="4" w:color="F2F2F2" w:themeColor="background1" w:themeShade="F2"/>
        <w:bottom w:val="single" w:sz="24" w:space="1" w:color="F2F2F2" w:themeColor="background1" w:themeShade="F2"/>
        <w:right w:val="single" w:sz="24" w:space="4" w:color="F2F2F2" w:themeColor="background1" w:themeShade="F2"/>
      </w:pBdr>
      <w:shd w:val="clear" w:color="auto" w:fill="F2F2F2" w:themeFill="background1" w:themeFillShade="F2"/>
      <w:spacing w:before="120"/>
      <w:ind w:left="567" w:right="567"/>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style>
  <w:style w:type="paragraph" w:styleId="Textkrper2">
    <w:name w:val="Body Text 2"/>
    <w:basedOn w:val="Standard"/>
    <w:semiHidden/>
    <w:pPr>
      <w:spacing w:line="480" w:lineRule="auto"/>
    </w:pPr>
  </w:style>
  <w:style w:type="paragraph" w:styleId="Textkrper3">
    <w:name w:val="Body Text 3"/>
    <w:basedOn w:val="Standard"/>
    <w:semiHidden/>
    <w:rPr>
      <w:sz w:val="16"/>
    </w:rPr>
  </w:style>
  <w:style w:type="paragraph" w:styleId="Textkrper-Zeileneinzug">
    <w:name w:val="Body Text Indent"/>
    <w:basedOn w:val="Standard"/>
    <w:semiHidden/>
    <w:pPr>
      <w:ind w:left="283"/>
    </w:pPr>
  </w:style>
  <w:style w:type="paragraph" w:styleId="Textkrper-Einzug2">
    <w:name w:val="Body Text Indent 2"/>
    <w:basedOn w:val="Standard"/>
    <w:semiHidden/>
    <w:pPr>
      <w:spacing w:line="480" w:lineRule="auto"/>
      <w:ind w:left="283"/>
    </w:pPr>
  </w:style>
  <w:style w:type="paragraph" w:styleId="Textkrper-Einzug3">
    <w:name w:val="Body Text Indent 3"/>
    <w:basedOn w:val="Standard"/>
    <w:semiHidden/>
    <w:pPr>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AD08FD"/>
    <w:pPr>
      <w:spacing w:line="240" w:lineRule="auto"/>
      <w:contextualSpacing/>
      <w:jc w:val="center"/>
    </w:pPr>
    <w:rPr>
      <w:rFonts w:ascii="Roboto Thin" w:hAnsi="Roboto Thin"/>
      <w:kern w:val="28"/>
      <w:sz w:val="12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2B4BDA"/>
    <w:pPr>
      <w:spacing w:before="240"/>
      <w:jc w:val="center"/>
    </w:pPr>
    <w:rPr>
      <w:rFonts w:ascii="Roboto Thin" w:hAnsi="Roboto Thin"/>
      <w:sz w:val="56"/>
      <w:szCs w:val="56"/>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2B4BDA"/>
    <w:rPr>
      <w:rFonts w:ascii="Roboto Thin" w:hAnsi="Roboto Thin"/>
      <w:sz w:val="56"/>
      <w:szCs w:val="56"/>
      <w:lang w:val="en-US"/>
    </w:rPr>
  </w:style>
  <w:style w:type="character" w:customStyle="1" w:styleId="TitelZchn">
    <w:name w:val="Titel Zchn"/>
    <w:basedOn w:val="Absatz-Standardschriftart"/>
    <w:link w:val="Titel"/>
    <w:rsid w:val="00AD08FD"/>
    <w:rPr>
      <w:rFonts w:ascii="Roboto Thin" w:hAnsi="Roboto Thin"/>
      <w:kern w:val="28"/>
      <w:sz w:val="124"/>
      <w:lang w:val="en-US"/>
    </w:rPr>
  </w:style>
  <w:style w:type="paragraph" w:styleId="KeinLeerraum">
    <w:name w:val="No Spacing"/>
    <w:link w:val="KeinLeerraumZchn"/>
    <w:uiPriority w:val="1"/>
    <w:qFormat/>
    <w:rsid w:val="00274C32"/>
    <w:rPr>
      <w:rFonts w:ascii="Roboto Thin" w:eastAsiaTheme="minorEastAsia" w:hAnsi="Roboto Thin" w:cstheme="minorBidi"/>
      <w:caps/>
      <w:sz w:val="18"/>
      <w:szCs w:val="22"/>
      <w:lang w:val="en-US" w:eastAsia="en-US"/>
    </w:rPr>
  </w:style>
  <w:style w:type="character" w:customStyle="1" w:styleId="KeinLeerraumZchn">
    <w:name w:val="Kein Leerraum Zchn"/>
    <w:basedOn w:val="Absatz-Standardschriftart"/>
    <w:link w:val="KeinLeerraum"/>
    <w:uiPriority w:val="1"/>
    <w:rsid w:val="00274C32"/>
    <w:rPr>
      <w:rFonts w:ascii="Roboto Thin" w:eastAsiaTheme="minorEastAsia" w:hAnsi="Roboto Thin" w:cstheme="minorBidi"/>
      <w:caps/>
      <w:sz w:val="18"/>
      <w:szCs w:val="22"/>
      <w:lang w:val="en-US" w:eastAsia="en-US"/>
    </w:rPr>
  </w:style>
  <w:style w:type="paragraph" w:customStyle="1" w:styleId="CitaviBibliographyEntry">
    <w:name w:val="Citavi Bibliography Entry"/>
    <w:basedOn w:val="Standard"/>
    <w:link w:val="CitaviBibliographyEntryZchn"/>
    <w:rsid w:val="001A7669"/>
    <w:pPr>
      <w:spacing w:before="60" w:line="288" w:lineRule="auto"/>
      <w:jc w:val="left"/>
    </w:pPr>
    <w:rPr>
      <w:rFonts w:ascii="Roboto Light" w:hAnsi="Roboto Light"/>
      <w:noProof/>
      <w:sz w:val="14"/>
    </w:rPr>
  </w:style>
  <w:style w:type="character" w:customStyle="1" w:styleId="CitaviBibliographyEntryZchn">
    <w:name w:val="Citavi Bibliography Entry Zchn"/>
    <w:basedOn w:val="Absatz-Standardschriftart"/>
    <w:link w:val="CitaviBibliographyEntry"/>
    <w:rsid w:val="001A7669"/>
    <w:rPr>
      <w:rFonts w:ascii="Roboto Light" w:hAnsi="Roboto Light"/>
      <w:noProof/>
      <w:sz w:val="14"/>
    </w:rPr>
  </w:style>
  <w:style w:type="paragraph" w:customStyle="1" w:styleId="CitaviBibliographyHeading">
    <w:name w:val="Citavi Bibliography Heading"/>
    <w:basedOn w:val="berschrift1"/>
    <w:link w:val="CitaviBibliographyHeadingZchn"/>
    <w:rsid w:val="00E35DA7"/>
    <w:pPr>
      <w:numPr>
        <w:numId w:val="0"/>
      </w:numPr>
    </w:pPr>
  </w:style>
  <w:style w:type="character" w:customStyle="1" w:styleId="CitaviBibliographyHeadingZchn">
    <w:name w:val="Citavi Bibliography Heading Zchn"/>
    <w:basedOn w:val="Absatz-Standardschriftart"/>
    <w:link w:val="CitaviBibliographyHeading"/>
    <w:rsid w:val="00E35DA7"/>
    <w:rPr>
      <w:rFonts w:ascii="Roboto Bold" w:hAnsi="Roboto Bold"/>
      <w:kern w:val="28"/>
      <w:sz w:val="32"/>
    </w:rPr>
  </w:style>
  <w:style w:type="paragraph" w:styleId="Inhaltsverzeichnisberschrift">
    <w:name w:val="TOC Heading"/>
    <w:basedOn w:val="berschrift1"/>
    <w:next w:val="Standard"/>
    <w:uiPriority w:val="39"/>
    <w:semiHidden/>
    <w:unhideWhenUsed/>
    <w:qFormat/>
    <w:rsid w:val="005A3236"/>
    <w:pPr>
      <w:keepLines/>
      <w:numPr>
        <w:numId w:val="0"/>
      </w:numPr>
      <w:pBdr>
        <w:bottom w:val="none" w:sz="0" w:space="0" w:color="auto"/>
      </w:pBdr>
      <w:spacing w:before="240"/>
      <w:jc w:val="both"/>
      <w:outlineLvl w:val="9"/>
    </w:pPr>
    <w:rPr>
      <w:rFonts w:asciiTheme="majorHAnsi" w:eastAsiaTheme="majorEastAsia" w:hAnsiTheme="majorHAnsi" w:cstheme="majorBidi"/>
      <w:b/>
      <w:color w:val="365F91" w:themeColor="accent1" w:themeShade="BF"/>
      <w:kern w:val="0"/>
      <w:szCs w:val="32"/>
    </w:rPr>
  </w:style>
  <w:style w:type="character" w:styleId="Buchtitel">
    <w:name w:val="Book Title"/>
    <w:basedOn w:val="Absatz-Standardschriftart"/>
    <w:uiPriority w:val="33"/>
    <w:rsid w:val="005A3236"/>
    <w:rPr>
      <w:b/>
      <w:bCs/>
      <w:i/>
      <w:iCs/>
      <w:spacing w:val="5"/>
    </w:rPr>
  </w:style>
  <w:style w:type="character" w:styleId="IntensiverVerweis">
    <w:name w:val="Intense Reference"/>
    <w:basedOn w:val="Absatz-Standardschriftart"/>
    <w:uiPriority w:val="32"/>
    <w:rsid w:val="005A3236"/>
    <w:rPr>
      <w:b/>
      <w:bCs/>
      <w:smallCaps/>
      <w:color w:val="4F81BD" w:themeColor="accent1"/>
      <w:spacing w:val="5"/>
    </w:rPr>
  </w:style>
  <w:style w:type="character" w:styleId="SchwacherVerweis">
    <w:name w:val="Subtle Reference"/>
    <w:basedOn w:val="Absatz-Standardschriftart"/>
    <w:uiPriority w:val="31"/>
    <w:rsid w:val="005A3236"/>
    <w:rPr>
      <w:smallCaps/>
      <w:color w:val="5A5A5A" w:themeColor="text1" w:themeTint="A5"/>
    </w:rPr>
  </w:style>
  <w:style w:type="character" w:styleId="IntensiveHervorhebung">
    <w:name w:val="Intense Emphasis"/>
    <w:basedOn w:val="Absatz-Standardschriftart"/>
    <w:uiPriority w:val="21"/>
    <w:rsid w:val="005A3236"/>
    <w:rPr>
      <w:i/>
      <w:iCs/>
      <w:color w:val="4F81BD" w:themeColor="accent1"/>
    </w:rPr>
  </w:style>
  <w:style w:type="character" w:styleId="SchwacheHervorhebung">
    <w:name w:val="Subtle Emphasis"/>
    <w:basedOn w:val="Absatz-Standardschriftart"/>
    <w:uiPriority w:val="19"/>
    <w:rsid w:val="005A3236"/>
    <w:rPr>
      <w:i/>
      <w:iCs/>
      <w:color w:val="404040" w:themeColor="text1" w:themeTint="BF"/>
    </w:rPr>
  </w:style>
  <w:style w:type="paragraph" w:styleId="IntensivesZitat">
    <w:name w:val="Intense Quote"/>
    <w:basedOn w:val="Standard"/>
    <w:next w:val="Standard"/>
    <w:link w:val="IntensivesZitatZchn"/>
    <w:uiPriority w:val="30"/>
    <w:rsid w:val="005A323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5A3236"/>
    <w:rPr>
      <w:rFonts w:ascii="Roboto Slab" w:hAnsi="Roboto Slab"/>
      <w:i/>
      <w:iCs/>
      <w:color w:val="4F81BD" w:themeColor="accent1"/>
      <w:sz w:val="22"/>
      <w:lang w:val="en-US"/>
    </w:rPr>
  </w:style>
  <w:style w:type="paragraph" w:styleId="Listenabsatz">
    <w:name w:val="List Paragraph"/>
    <w:basedOn w:val="Standard"/>
    <w:uiPriority w:val="34"/>
    <w:rsid w:val="00E32613"/>
    <w:pPr>
      <w:numPr>
        <w:numId w:val="31"/>
      </w:numPr>
      <w:contextualSpacing/>
    </w:pPr>
  </w:style>
  <w:style w:type="table" w:styleId="MittlereListe1-Akzent1">
    <w:name w:val="Medium List 1 Accent 1"/>
    <w:basedOn w:val="NormaleTabelle"/>
    <w:uiPriority w:val="65"/>
    <w:semiHidden/>
    <w:unhideWhenUsed/>
    <w:rsid w:val="005A323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A323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5A323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5A323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A323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A323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A323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A323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A323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A323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A3236"/>
    <w:rPr>
      <w:i/>
      <w:iCs/>
    </w:rPr>
  </w:style>
  <w:style w:type="character" w:styleId="HTMLSchreibmaschine">
    <w:name w:val="HTML Typewriter"/>
    <w:basedOn w:val="Absatz-Standardschriftart"/>
    <w:uiPriority w:val="99"/>
    <w:semiHidden/>
    <w:unhideWhenUsed/>
    <w:rsid w:val="005A3236"/>
    <w:rPr>
      <w:rFonts w:ascii="Consolas" w:hAnsi="Consolas"/>
      <w:sz w:val="20"/>
      <w:szCs w:val="20"/>
    </w:rPr>
  </w:style>
  <w:style w:type="character" w:styleId="HTMLBeispiel">
    <w:name w:val="HTML Sample"/>
    <w:basedOn w:val="Absatz-Standardschriftart"/>
    <w:uiPriority w:val="99"/>
    <w:semiHidden/>
    <w:unhideWhenUsed/>
    <w:rsid w:val="005A3236"/>
    <w:rPr>
      <w:rFonts w:ascii="Consolas" w:hAnsi="Consolas"/>
      <w:sz w:val="24"/>
      <w:szCs w:val="24"/>
    </w:rPr>
  </w:style>
  <w:style w:type="paragraph" w:styleId="HTMLVorformatiert">
    <w:name w:val="HTML Preformatted"/>
    <w:basedOn w:val="Standard"/>
    <w:link w:val="HTMLVorformatiertZchn"/>
    <w:uiPriority w:val="99"/>
    <w:semiHidden/>
    <w:unhideWhenUsed/>
    <w:rsid w:val="005A3236"/>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5A3236"/>
    <w:rPr>
      <w:rFonts w:ascii="Consolas" w:hAnsi="Consolas"/>
      <w:lang w:val="en-US"/>
    </w:rPr>
  </w:style>
  <w:style w:type="character" w:styleId="HTMLTastatur">
    <w:name w:val="HTML Keyboard"/>
    <w:basedOn w:val="Absatz-Standardschriftart"/>
    <w:uiPriority w:val="99"/>
    <w:semiHidden/>
    <w:unhideWhenUsed/>
    <w:rsid w:val="005A3236"/>
    <w:rPr>
      <w:rFonts w:ascii="Consolas" w:hAnsi="Consolas"/>
      <w:sz w:val="20"/>
      <w:szCs w:val="20"/>
    </w:rPr>
  </w:style>
  <w:style w:type="character" w:styleId="HTMLDefinition">
    <w:name w:val="HTML Definition"/>
    <w:basedOn w:val="Absatz-Standardschriftart"/>
    <w:uiPriority w:val="99"/>
    <w:semiHidden/>
    <w:unhideWhenUsed/>
    <w:rsid w:val="005A3236"/>
    <w:rPr>
      <w:i/>
      <w:iCs/>
    </w:rPr>
  </w:style>
  <w:style w:type="character" w:styleId="HTMLCode">
    <w:name w:val="HTML Code"/>
    <w:basedOn w:val="Absatz-Standardschriftart"/>
    <w:uiPriority w:val="99"/>
    <w:semiHidden/>
    <w:unhideWhenUsed/>
    <w:rsid w:val="005A3236"/>
    <w:rPr>
      <w:rFonts w:ascii="Consolas" w:hAnsi="Consolas"/>
      <w:sz w:val="20"/>
      <w:szCs w:val="20"/>
    </w:rPr>
  </w:style>
  <w:style w:type="character" w:styleId="HTMLZitat">
    <w:name w:val="HTML Cite"/>
    <w:basedOn w:val="Absatz-Standardschriftart"/>
    <w:uiPriority w:val="99"/>
    <w:semiHidden/>
    <w:unhideWhenUsed/>
    <w:rsid w:val="005A3236"/>
    <w:rPr>
      <w:i/>
      <w:iCs/>
    </w:rPr>
  </w:style>
  <w:style w:type="paragraph" w:styleId="HTMLAdresse">
    <w:name w:val="HTML Address"/>
    <w:basedOn w:val="Standard"/>
    <w:link w:val="HTMLAdresseZchn"/>
    <w:uiPriority w:val="99"/>
    <w:semiHidden/>
    <w:unhideWhenUsed/>
    <w:rsid w:val="005A3236"/>
    <w:pPr>
      <w:spacing w:line="240" w:lineRule="auto"/>
    </w:pPr>
    <w:rPr>
      <w:i/>
      <w:iCs/>
    </w:rPr>
  </w:style>
  <w:style w:type="character" w:customStyle="1" w:styleId="HTMLAdresseZchn">
    <w:name w:val="HTML Adresse Zchn"/>
    <w:basedOn w:val="Absatz-Standardschriftart"/>
    <w:link w:val="HTMLAdresse"/>
    <w:uiPriority w:val="99"/>
    <w:semiHidden/>
    <w:rsid w:val="005A3236"/>
    <w:rPr>
      <w:rFonts w:ascii="Roboto Slab" w:hAnsi="Roboto Slab"/>
      <w:i/>
      <w:iCs/>
      <w:sz w:val="22"/>
      <w:lang w:val="en-US"/>
    </w:rPr>
  </w:style>
  <w:style w:type="character" w:styleId="HTMLAkronym">
    <w:name w:val="HTML Acronym"/>
    <w:basedOn w:val="Absatz-Standardschriftart"/>
    <w:uiPriority w:val="99"/>
    <w:semiHidden/>
    <w:unhideWhenUsed/>
    <w:rsid w:val="005A3236"/>
  </w:style>
  <w:style w:type="paragraph" w:styleId="StandardWeb">
    <w:name w:val="Normal (Web)"/>
    <w:basedOn w:val="Standard"/>
    <w:uiPriority w:val="99"/>
    <w:semiHidden/>
    <w:unhideWhenUsed/>
    <w:rsid w:val="005A3236"/>
    <w:rPr>
      <w:rFonts w:ascii="Times New Roman" w:hAnsi="Times New Roman"/>
      <w:sz w:val="24"/>
      <w:szCs w:val="24"/>
    </w:rPr>
  </w:style>
  <w:style w:type="character" w:styleId="Hervorhebung">
    <w:name w:val="Emphasis"/>
    <w:basedOn w:val="Absatz-Standardschriftart"/>
    <w:uiPriority w:val="20"/>
    <w:rsid w:val="005A3236"/>
    <w:rPr>
      <w:i/>
      <w:iCs/>
    </w:rPr>
  </w:style>
  <w:style w:type="character" w:styleId="Fett">
    <w:name w:val="Strong"/>
    <w:basedOn w:val="Absatz-Standardschriftart"/>
    <w:uiPriority w:val="22"/>
    <w:rsid w:val="005A3236"/>
    <w:rPr>
      <w:b/>
      <w:bCs/>
    </w:rPr>
  </w:style>
  <w:style w:type="character" w:styleId="BesuchterHyperlink">
    <w:name w:val="FollowedHyperlink"/>
    <w:basedOn w:val="Absatz-Standardschriftart"/>
    <w:uiPriority w:val="99"/>
    <w:semiHidden/>
    <w:unhideWhenUsed/>
    <w:rsid w:val="005A3236"/>
    <w:rPr>
      <w:color w:val="800080" w:themeColor="followedHyperlink"/>
      <w:u w:val="single"/>
    </w:rPr>
  </w:style>
  <w:style w:type="character" w:styleId="Endnotenzeichen">
    <w:name w:val="endnote reference"/>
    <w:basedOn w:val="Absatz-Standardschriftart"/>
    <w:uiPriority w:val="99"/>
    <w:semiHidden/>
    <w:unhideWhenUsed/>
    <w:rsid w:val="005A3236"/>
    <w:rPr>
      <w:vertAlign w:val="superscript"/>
    </w:rPr>
  </w:style>
  <w:style w:type="character" w:styleId="Zeilennummer">
    <w:name w:val="line number"/>
    <w:basedOn w:val="Absatz-Standardschriftart"/>
    <w:uiPriority w:val="99"/>
    <w:semiHidden/>
    <w:unhideWhenUsed/>
    <w:rsid w:val="005A3236"/>
  </w:style>
  <w:style w:type="table" w:styleId="Tabellenraster">
    <w:name w:val="Table Grid"/>
    <w:basedOn w:val="NormaleTabelle"/>
    <w:uiPriority w:val="59"/>
    <w:rsid w:val="00274C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5827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tinkerpop/gremlin/wiki" TargetMode="External"/><Relationship Id="rId1" Type="http://schemas.openxmlformats.org/officeDocument/2006/relationships/hyperlink" Target="http://neo4j.com/"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DA8F98-033F-442E-AFC5-49A11289E0F2}">
  <we:reference id="wa104099688" version="1.2.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8AA9A8-59FC-410D-A226-86270A0B1F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931</Words>
  <Characters>28110</Characters>
  <Application>Microsoft Office Word</Application>
  <DocSecurity>0</DocSecurity>
  <Lines>234</Lines>
  <Paragraphs>65</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329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Fannon</cp:lastModifiedBy>
  <cp:revision>254</cp:revision>
  <cp:lastPrinted>2014-12-01T13:47:00Z</cp:lastPrinted>
  <dcterms:created xsi:type="dcterms:W3CDTF">2014-10-24T08:21:00Z</dcterms:created>
  <dcterms:modified xsi:type="dcterms:W3CDTF">2014-12-17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emantic Web</vt:lpwstr>
  </property>
  <property fmtid="{D5CDD505-2E9C-101B-9397-08002B2CF9AE}" pid="3" name="CitaviDocumentProperty_11">
    <vt:lpwstr>Überschrift 1</vt:lpwstr>
  </property>
  <property fmtid="{D5CDD505-2E9C-101B-9397-08002B2CF9AE}" pid="4" name="CitaviDocumentProperty_12">
    <vt:lpwstr>Zitat</vt:lpwstr>
  </property>
  <property fmtid="{D5CDD505-2E9C-101B-9397-08002B2CF9AE}" pid="5" name="CitaviDocumentProperty_16">
    <vt:lpwstr>Untertitel</vt:lpwstr>
  </property>
  <property fmtid="{D5CDD505-2E9C-101B-9397-08002B2CF9AE}" pid="6" name="CitaviDocumentProperty_13">
    <vt:lpwstr>Zitat</vt:lpwstr>
  </property>
  <property fmtid="{D5CDD505-2E9C-101B-9397-08002B2CF9AE}" pid="7" name="CitaviDocumentProperty_15">
    <vt:lpwstr>Zitat</vt:lpwstr>
  </property>
  <property fmtid="{D5CDD505-2E9C-101B-9397-08002B2CF9AE}" pid="8" name="CitaviDocumentProperty_17">
    <vt:lpwstr>Standard</vt:lpwstr>
  </property>
  <property fmtid="{D5CDD505-2E9C-101B-9397-08002B2CF9AE}" pid="9" name="CitaviDocumentProperty_24">
    <vt:lpwstr>True</vt:lpwstr>
  </property>
  <property fmtid="{D5CDD505-2E9C-101B-9397-08002B2CF9AE}" pid="10" name="CitaviDocumentProperty_2">
    <vt:lpwstr>2</vt:lpwstr>
  </property>
  <property fmtid="{D5CDD505-2E9C-101B-9397-08002B2CF9AE}" pid="11" name="CitaviDocumentProperty_8">
    <vt:lpwstr>D:\Daten\Citavi 4\Projects\Semantic Web\Semantic Web.ctv4</vt:lpwstr>
  </property>
  <property fmtid="{D5CDD505-2E9C-101B-9397-08002B2CF9AE}" pid="12" name="CitaviDocumentProperty_3">
    <vt:lpwstr>2</vt:lpwstr>
  </property>
  <property fmtid="{D5CDD505-2E9C-101B-9397-08002B2CF9AE}" pid="13" name="CitaviDocumentProperty_0">
    <vt:lpwstr>f1ed8f7d-1c65-4f06-ad48-3e96e725bea1</vt:lpwstr>
  </property>
  <property fmtid="{D5CDD505-2E9C-101B-9397-08002B2CF9AE}" pid="14" name="CitaviDocumentProperty_1">
    <vt:lpwstr>4.4.0.28</vt:lpwstr>
  </property>
  <property fmtid="{D5CDD505-2E9C-101B-9397-08002B2CF9AE}" pid="15" name="CitaviDocumentProperty_6">
    <vt:lpwstr>False</vt:lpwstr>
  </property>
</Properties>
</file>